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6AB99C4" w14:textId="1780BF24" w:rsidR="00767488" w:rsidRDefault="003B1627" w:rsidP="00767488">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4741089" w:history="1">
            <w:r w:rsidR="00767488" w:rsidRPr="00BA76A6">
              <w:rPr>
                <w:rStyle w:val="Hiperligao"/>
                <w:noProof/>
              </w:rPr>
              <w:t>1. Introdução</w:t>
            </w:r>
            <w:r w:rsidR="00767488">
              <w:rPr>
                <w:noProof/>
                <w:webHidden/>
              </w:rPr>
              <w:tab/>
            </w:r>
            <w:r w:rsidR="00767488">
              <w:rPr>
                <w:noProof/>
                <w:webHidden/>
              </w:rPr>
              <w:fldChar w:fldCharType="begin"/>
            </w:r>
            <w:r w:rsidR="00767488">
              <w:rPr>
                <w:noProof/>
                <w:webHidden/>
              </w:rPr>
              <w:instrText xml:space="preserve"> PAGEREF _Toc504741089 \h </w:instrText>
            </w:r>
            <w:r w:rsidR="00767488">
              <w:rPr>
                <w:noProof/>
                <w:webHidden/>
              </w:rPr>
            </w:r>
            <w:r w:rsidR="00767488">
              <w:rPr>
                <w:noProof/>
                <w:webHidden/>
              </w:rPr>
              <w:fldChar w:fldCharType="separate"/>
            </w:r>
            <w:r w:rsidR="00767488">
              <w:rPr>
                <w:noProof/>
                <w:webHidden/>
              </w:rPr>
              <w:t>1</w:t>
            </w:r>
            <w:r w:rsidR="00767488">
              <w:rPr>
                <w:noProof/>
                <w:webHidden/>
              </w:rPr>
              <w:fldChar w:fldCharType="end"/>
            </w:r>
          </w:hyperlink>
        </w:p>
        <w:p w14:paraId="00369C98" w14:textId="686FF4E9" w:rsidR="00767488" w:rsidRDefault="006247A9" w:rsidP="00767488">
          <w:pPr>
            <w:pStyle w:val="ndice2"/>
            <w:rPr>
              <w:rFonts w:eastAsiaTheme="minorEastAsia" w:cstheme="minorBidi"/>
              <w:noProof/>
              <w:sz w:val="22"/>
              <w:szCs w:val="22"/>
              <w:lang w:eastAsia="pt-PT"/>
            </w:rPr>
          </w:pPr>
          <w:hyperlink w:anchor="_Toc504741090" w:history="1">
            <w:r w:rsidR="00767488" w:rsidRPr="00BA76A6">
              <w:rPr>
                <w:rStyle w:val="Hiperligao"/>
                <w:noProof/>
              </w:rPr>
              <w:t>1.1 Contexto e Motivação</w:t>
            </w:r>
            <w:r w:rsidR="00767488">
              <w:rPr>
                <w:noProof/>
                <w:webHidden/>
              </w:rPr>
              <w:tab/>
            </w:r>
            <w:r w:rsidR="00767488">
              <w:rPr>
                <w:noProof/>
                <w:webHidden/>
              </w:rPr>
              <w:fldChar w:fldCharType="begin"/>
            </w:r>
            <w:r w:rsidR="00767488">
              <w:rPr>
                <w:noProof/>
                <w:webHidden/>
              </w:rPr>
              <w:instrText xml:space="preserve"> PAGEREF _Toc504741090 \h </w:instrText>
            </w:r>
            <w:r w:rsidR="00767488">
              <w:rPr>
                <w:noProof/>
                <w:webHidden/>
              </w:rPr>
            </w:r>
            <w:r w:rsidR="00767488">
              <w:rPr>
                <w:noProof/>
                <w:webHidden/>
              </w:rPr>
              <w:fldChar w:fldCharType="separate"/>
            </w:r>
            <w:r w:rsidR="00767488">
              <w:rPr>
                <w:noProof/>
                <w:webHidden/>
              </w:rPr>
              <w:t>1</w:t>
            </w:r>
            <w:r w:rsidR="00767488">
              <w:rPr>
                <w:noProof/>
                <w:webHidden/>
              </w:rPr>
              <w:fldChar w:fldCharType="end"/>
            </w:r>
          </w:hyperlink>
        </w:p>
        <w:p w14:paraId="4A222306" w14:textId="71EB6DFF" w:rsidR="00767488" w:rsidRDefault="006247A9" w:rsidP="00767488">
          <w:pPr>
            <w:pStyle w:val="ndice2"/>
            <w:rPr>
              <w:rFonts w:eastAsiaTheme="minorEastAsia" w:cstheme="minorBidi"/>
              <w:noProof/>
              <w:sz w:val="22"/>
              <w:szCs w:val="22"/>
              <w:lang w:eastAsia="pt-PT"/>
            </w:rPr>
          </w:pPr>
          <w:hyperlink w:anchor="_Toc504741091" w:history="1">
            <w:r w:rsidR="00767488" w:rsidRPr="00BA76A6">
              <w:rPr>
                <w:rStyle w:val="Hiperligao"/>
                <w:noProof/>
              </w:rPr>
              <w:t>1.2 Problema</w:t>
            </w:r>
            <w:r w:rsidR="00767488">
              <w:rPr>
                <w:noProof/>
                <w:webHidden/>
              </w:rPr>
              <w:tab/>
            </w:r>
            <w:r w:rsidR="00767488">
              <w:rPr>
                <w:noProof/>
                <w:webHidden/>
              </w:rPr>
              <w:fldChar w:fldCharType="begin"/>
            </w:r>
            <w:r w:rsidR="00767488">
              <w:rPr>
                <w:noProof/>
                <w:webHidden/>
              </w:rPr>
              <w:instrText xml:space="preserve"> PAGEREF _Toc504741091 \h </w:instrText>
            </w:r>
            <w:r w:rsidR="00767488">
              <w:rPr>
                <w:noProof/>
                <w:webHidden/>
              </w:rPr>
            </w:r>
            <w:r w:rsidR="00767488">
              <w:rPr>
                <w:noProof/>
                <w:webHidden/>
              </w:rPr>
              <w:fldChar w:fldCharType="separate"/>
            </w:r>
            <w:r w:rsidR="00767488">
              <w:rPr>
                <w:noProof/>
                <w:webHidden/>
              </w:rPr>
              <w:t>2</w:t>
            </w:r>
            <w:r w:rsidR="00767488">
              <w:rPr>
                <w:noProof/>
                <w:webHidden/>
              </w:rPr>
              <w:fldChar w:fldCharType="end"/>
            </w:r>
          </w:hyperlink>
        </w:p>
        <w:p w14:paraId="1AA672AD" w14:textId="6363C45B" w:rsidR="00767488" w:rsidRDefault="006247A9" w:rsidP="00767488">
          <w:pPr>
            <w:pStyle w:val="ndice2"/>
            <w:rPr>
              <w:rFonts w:eastAsiaTheme="minorEastAsia" w:cstheme="minorBidi"/>
              <w:noProof/>
              <w:sz w:val="22"/>
              <w:szCs w:val="22"/>
              <w:lang w:eastAsia="pt-PT"/>
            </w:rPr>
          </w:pPr>
          <w:hyperlink w:anchor="_Toc504741092" w:history="1">
            <w:r w:rsidR="00767488" w:rsidRPr="00BA76A6">
              <w:rPr>
                <w:rStyle w:val="Hiperligao"/>
                <w:noProof/>
              </w:rPr>
              <w:t>1.3 Objetivos</w:t>
            </w:r>
            <w:r w:rsidR="00767488">
              <w:rPr>
                <w:noProof/>
                <w:webHidden/>
              </w:rPr>
              <w:tab/>
            </w:r>
            <w:r w:rsidR="00767488">
              <w:rPr>
                <w:noProof/>
                <w:webHidden/>
              </w:rPr>
              <w:fldChar w:fldCharType="begin"/>
            </w:r>
            <w:r w:rsidR="00767488">
              <w:rPr>
                <w:noProof/>
                <w:webHidden/>
              </w:rPr>
              <w:instrText xml:space="preserve"> PAGEREF _Toc504741092 \h </w:instrText>
            </w:r>
            <w:r w:rsidR="00767488">
              <w:rPr>
                <w:noProof/>
                <w:webHidden/>
              </w:rPr>
            </w:r>
            <w:r w:rsidR="00767488">
              <w:rPr>
                <w:noProof/>
                <w:webHidden/>
              </w:rPr>
              <w:fldChar w:fldCharType="separate"/>
            </w:r>
            <w:r w:rsidR="00767488">
              <w:rPr>
                <w:noProof/>
                <w:webHidden/>
              </w:rPr>
              <w:t>3</w:t>
            </w:r>
            <w:r w:rsidR="00767488">
              <w:rPr>
                <w:noProof/>
                <w:webHidden/>
              </w:rPr>
              <w:fldChar w:fldCharType="end"/>
            </w:r>
          </w:hyperlink>
        </w:p>
        <w:p w14:paraId="7E8A225F" w14:textId="344A4DAF" w:rsidR="00767488" w:rsidRDefault="006247A9" w:rsidP="00767488">
          <w:pPr>
            <w:pStyle w:val="ndice2"/>
            <w:rPr>
              <w:rFonts w:eastAsiaTheme="minorEastAsia" w:cstheme="minorBidi"/>
              <w:noProof/>
              <w:sz w:val="22"/>
              <w:szCs w:val="22"/>
              <w:lang w:eastAsia="pt-PT"/>
            </w:rPr>
          </w:pPr>
          <w:hyperlink w:anchor="_Toc504741093" w:history="1">
            <w:r w:rsidR="00767488" w:rsidRPr="00BA76A6">
              <w:rPr>
                <w:rStyle w:val="Hiperligao"/>
                <w:noProof/>
              </w:rPr>
              <w:t>1.4 Planeamento</w:t>
            </w:r>
            <w:r w:rsidR="00767488">
              <w:rPr>
                <w:noProof/>
                <w:webHidden/>
              </w:rPr>
              <w:tab/>
            </w:r>
            <w:r w:rsidR="00767488">
              <w:rPr>
                <w:noProof/>
                <w:webHidden/>
              </w:rPr>
              <w:fldChar w:fldCharType="begin"/>
            </w:r>
            <w:r w:rsidR="00767488">
              <w:rPr>
                <w:noProof/>
                <w:webHidden/>
              </w:rPr>
              <w:instrText xml:space="preserve"> PAGEREF _Toc504741093 \h </w:instrText>
            </w:r>
            <w:r w:rsidR="00767488">
              <w:rPr>
                <w:noProof/>
                <w:webHidden/>
              </w:rPr>
            </w:r>
            <w:r w:rsidR="00767488">
              <w:rPr>
                <w:noProof/>
                <w:webHidden/>
              </w:rPr>
              <w:fldChar w:fldCharType="separate"/>
            </w:r>
            <w:r w:rsidR="00767488">
              <w:rPr>
                <w:noProof/>
                <w:webHidden/>
              </w:rPr>
              <w:t>3</w:t>
            </w:r>
            <w:r w:rsidR="00767488">
              <w:rPr>
                <w:noProof/>
                <w:webHidden/>
              </w:rPr>
              <w:fldChar w:fldCharType="end"/>
            </w:r>
          </w:hyperlink>
        </w:p>
        <w:p w14:paraId="14559A50" w14:textId="086384AC" w:rsidR="00767488" w:rsidRDefault="006247A9" w:rsidP="00767488">
          <w:pPr>
            <w:pStyle w:val="ndice2"/>
            <w:rPr>
              <w:rFonts w:eastAsiaTheme="minorEastAsia" w:cstheme="minorBidi"/>
              <w:noProof/>
              <w:sz w:val="22"/>
              <w:szCs w:val="22"/>
              <w:lang w:eastAsia="pt-PT"/>
            </w:rPr>
          </w:pPr>
          <w:hyperlink w:anchor="_Toc504741094" w:history="1">
            <w:r w:rsidR="00767488" w:rsidRPr="00BA76A6">
              <w:rPr>
                <w:rStyle w:val="Hiperligao"/>
                <w:noProof/>
              </w:rPr>
              <w:t>1.5 Estrutura do Documento</w:t>
            </w:r>
            <w:r w:rsidR="00767488">
              <w:rPr>
                <w:noProof/>
                <w:webHidden/>
              </w:rPr>
              <w:tab/>
            </w:r>
            <w:r w:rsidR="00767488">
              <w:rPr>
                <w:noProof/>
                <w:webHidden/>
              </w:rPr>
              <w:fldChar w:fldCharType="begin"/>
            </w:r>
            <w:r w:rsidR="00767488">
              <w:rPr>
                <w:noProof/>
                <w:webHidden/>
              </w:rPr>
              <w:instrText xml:space="preserve"> PAGEREF _Toc504741094 \h </w:instrText>
            </w:r>
            <w:r w:rsidR="00767488">
              <w:rPr>
                <w:noProof/>
                <w:webHidden/>
              </w:rPr>
            </w:r>
            <w:r w:rsidR="00767488">
              <w:rPr>
                <w:noProof/>
                <w:webHidden/>
              </w:rPr>
              <w:fldChar w:fldCharType="separate"/>
            </w:r>
            <w:r w:rsidR="00767488">
              <w:rPr>
                <w:noProof/>
                <w:webHidden/>
              </w:rPr>
              <w:t>4</w:t>
            </w:r>
            <w:r w:rsidR="00767488">
              <w:rPr>
                <w:noProof/>
                <w:webHidden/>
              </w:rPr>
              <w:fldChar w:fldCharType="end"/>
            </w:r>
          </w:hyperlink>
        </w:p>
        <w:p w14:paraId="330DB605" w14:textId="2CCD3C19" w:rsidR="00767488" w:rsidRDefault="006247A9" w:rsidP="00767488">
          <w:pPr>
            <w:pStyle w:val="ndice1"/>
            <w:rPr>
              <w:rFonts w:eastAsiaTheme="minorEastAsia" w:cstheme="minorBidi"/>
              <w:noProof/>
              <w:sz w:val="22"/>
              <w:szCs w:val="22"/>
              <w:lang w:eastAsia="pt-PT"/>
            </w:rPr>
          </w:pPr>
          <w:hyperlink w:anchor="_Toc504741095" w:history="1">
            <w:r w:rsidR="00767488" w:rsidRPr="00BA76A6">
              <w:rPr>
                <w:rStyle w:val="Hiperligao"/>
                <w:noProof/>
              </w:rPr>
              <w:t>2. Estado da Arte</w:t>
            </w:r>
            <w:r w:rsidR="00767488">
              <w:rPr>
                <w:noProof/>
                <w:webHidden/>
              </w:rPr>
              <w:tab/>
            </w:r>
            <w:r w:rsidR="00767488">
              <w:rPr>
                <w:noProof/>
                <w:webHidden/>
              </w:rPr>
              <w:fldChar w:fldCharType="begin"/>
            </w:r>
            <w:r w:rsidR="00767488">
              <w:rPr>
                <w:noProof/>
                <w:webHidden/>
              </w:rPr>
              <w:instrText xml:space="preserve"> PAGEREF _Toc504741095 \h </w:instrText>
            </w:r>
            <w:r w:rsidR="00767488">
              <w:rPr>
                <w:noProof/>
                <w:webHidden/>
              </w:rPr>
            </w:r>
            <w:r w:rsidR="00767488">
              <w:rPr>
                <w:noProof/>
                <w:webHidden/>
              </w:rPr>
              <w:fldChar w:fldCharType="separate"/>
            </w:r>
            <w:r w:rsidR="00767488">
              <w:rPr>
                <w:noProof/>
                <w:webHidden/>
              </w:rPr>
              <w:t>5</w:t>
            </w:r>
            <w:r w:rsidR="00767488">
              <w:rPr>
                <w:noProof/>
                <w:webHidden/>
              </w:rPr>
              <w:fldChar w:fldCharType="end"/>
            </w:r>
          </w:hyperlink>
        </w:p>
        <w:p w14:paraId="300CB82E" w14:textId="1C14C24F" w:rsidR="00767488" w:rsidRDefault="006247A9" w:rsidP="00767488">
          <w:pPr>
            <w:pStyle w:val="ndice2"/>
            <w:rPr>
              <w:rFonts w:eastAsiaTheme="minorEastAsia" w:cstheme="minorBidi"/>
              <w:noProof/>
              <w:sz w:val="22"/>
              <w:szCs w:val="22"/>
              <w:lang w:eastAsia="pt-PT"/>
            </w:rPr>
          </w:pPr>
          <w:hyperlink w:anchor="_Toc504741096" w:history="1">
            <w:r w:rsidR="00767488" w:rsidRPr="00BA76A6">
              <w:rPr>
                <w:rStyle w:val="Hiperligao"/>
                <w:noProof/>
              </w:rPr>
              <w:t>2.1 Introdução</w:t>
            </w:r>
            <w:r w:rsidR="00767488">
              <w:rPr>
                <w:noProof/>
                <w:webHidden/>
              </w:rPr>
              <w:tab/>
            </w:r>
            <w:r w:rsidR="00767488">
              <w:rPr>
                <w:noProof/>
                <w:webHidden/>
              </w:rPr>
              <w:fldChar w:fldCharType="begin"/>
            </w:r>
            <w:r w:rsidR="00767488">
              <w:rPr>
                <w:noProof/>
                <w:webHidden/>
              </w:rPr>
              <w:instrText xml:space="preserve"> PAGEREF _Toc504741096 \h </w:instrText>
            </w:r>
            <w:r w:rsidR="00767488">
              <w:rPr>
                <w:noProof/>
                <w:webHidden/>
              </w:rPr>
            </w:r>
            <w:r w:rsidR="00767488">
              <w:rPr>
                <w:noProof/>
                <w:webHidden/>
              </w:rPr>
              <w:fldChar w:fldCharType="separate"/>
            </w:r>
            <w:r w:rsidR="00767488">
              <w:rPr>
                <w:noProof/>
                <w:webHidden/>
              </w:rPr>
              <w:t>5</w:t>
            </w:r>
            <w:r w:rsidR="00767488">
              <w:rPr>
                <w:noProof/>
                <w:webHidden/>
              </w:rPr>
              <w:fldChar w:fldCharType="end"/>
            </w:r>
          </w:hyperlink>
        </w:p>
        <w:p w14:paraId="730298CC" w14:textId="71BC38E0" w:rsidR="00767488" w:rsidRDefault="006247A9" w:rsidP="00767488">
          <w:pPr>
            <w:pStyle w:val="ndice2"/>
            <w:rPr>
              <w:rFonts w:eastAsiaTheme="minorEastAsia" w:cstheme="minorBidi"/>
              <w:noProof/>
              <w:sz w:val="22"/>
              <w:szCs w:val="22"/>
              <w:lang w:eastAsia="pt-PT"/>
            </w:rPr>
          </w:pPr>
          <w:hyperlink w:anchor="_Toc504741097" w:history="1">
            <w:r w:rsidR="00767488" w:rsidRPr="00BA76A6">
              <w:rPr>
                <w:rStyle w:val="Hiperligao"/>
                <w:noProof/>
              </w:rPr>
              <w:t>2.2 Automação</w:t>
            </w:r>
            <w:r w:rsidR="00767488">
              <w:rPr>
                <w:noProof/>
                <w:webHidden/>
              </w:rPr>
              <w:tab/>
            </w:r>
            <w:r w:rsidR="00767488">
              <w:rPr>
                <w:noProof/>
                <w:webHidden/>
              </w:rPr>
              <w:fldChar w:fldCharType="begin"/>
            </w:r>
            <w:r w:rsidR="00767488">
              <w:rPr>
                <w:noProof/>
                <w:webHidden/>
              </w:rPr>
              <w:instrText xml:space="preserve"> PAGEREF _Toc504741097 \h </w:instrText>
            </w:r>
            <w:r w:rsidR="00767488">
              <w:rPr>
                <w:noProof/>
                <w:webHidden/>
              </w:rPr>
            </w:r>
            <w:r w:rsidR="00767488">
              <w:rPr>
                <w:noProof/>
                <w:webHidden/>
              </w:rPr>
              <w:fldChar w:fldCharType="separate"/>
            </w:r>
            <w:r w:rsidR="00767488">
              <w:rPr>
                <w:noProof/>
                <w:webHidden/>
              </w:rPr>
              <w:t>5</w:t>
            </w:r>
            <w:r w:rsidR="00767488">
              <w:rPr>
                <w:noProof/>
                <w:webHidden/>
              </w:rPr>
              <w:fldChar w:fldCharType="end"/>
            </w:r>
          </w:hyperlink>
        </w:p>
        <w:p w14:paraId="45ACAD04" w14:textId="03AEF61C" w:rsidR="00767488" w:rsidRDefault="006247A9" w:rsidP="00767488">
          <w:pPr>
            <w:pStyle w:val="ndice2"/>
            <w:rPr>
              <w:rFonts w:eastAsiaTheme="minorEastAsia" w:cstheme="minorBidi"/>
              <w:noProof/>
              <w:sz w:val="22"/>
              <w:szCs w:val="22"/>
              <w:lang w:eastAsia="pt-PT"/>
            </w:rPr>
          </w:pPr>
          <w:hyperlink w:anchor="_Toc504741098" w:history="1">
            <w:r w:rsidR="00767488" w:rsidRPr="00BA76A6">
              <w:rPr>
                <w:rStyle w:val="Hiperligao"/>
                <w:noProof/>
              </w:rPr>
              <w:t>2.2.1 História</w:t>
            </w:r>
            <w:r w:rsidR="00767488">
              <w:rPr>
                <w:noProof/>
                <w:webHidden/>
              </w:rPr>
              <w:tab/>
            </w:r>
            <w:r w:rsidR="00767488">
              <w:rPr>
                <w:noProof/>
                <w:webHidden/>
              </w:rPr>
              <w:fldChar w:fldCharType="begin"/>
            </w:r>
            <w:r w:rsidR="00767488">
              <w:rPr>
                <w:noProof/>
                <w:webHidden/>
              </w:rPr>
              <w:instrText xml:space="preserve"> PAGEREF _Toc504741098 \h </w:instrText>
            </w:r>
            <w:r w:rsidR="00767488">
              <w:rPr>
                <w:noProof/>
                <w:webHidden/>
              </w:rPr>
            </w:r>
            <w:r w:rsidR="00767488">
              <w:rPr>
                <w:noProof/>
                <w:webHidden/>
              </w:rPr>
              <w:fldChar w:fldCharType="separate"/>
            </w:r>
            <w:r w:rsidR="00767488">
              <w:rPr>
                <w:noProof/>
                <w:webHidden/>
              </w:rPr>
              <w:t>6</w:t>
            </w:r>
            <w:r w:rsidR="00767488">
              <w:rPr>
                <w:noProof/>
                <w:webHidden/>
              </w:rPr>
              <w:fldChar w:fldCharType="end"/>
            </w:r>
          </w:hyperlink>
        </w:p>
        <w:p w14:paraId="0C76434E" w14:textId="713C8356" w:rsidR="00767488" w:rsidRDefault="006247A9" w:rsidP="00767488">
          <w:pPr>
            <w:pStyle w:val="ndice2"/>
            <w:rPr>
              <w:rFonts w:eastAsiaTheme="minorEastAsia" w:cstheme="minorBidi"/>
              <w:noProof/>
              <w:sz w:val="22"/>
              <w:szCs w:val="22"/>
              <w:lang w:eastAsia="pt-PT"/>
            </w:rPr>
          </w:pPr>
          <w:hyperlink w:anchor="_Toc504741099" w:history="1">
            <w:r w:rsidR="00767488" w:rsidRPr="00BA76A6">
              <w:rPr>
                <w:rStyle w:val="Hiperligao"/>
                <w:noProof/>
              </w:rPr>
              <w:t>2.2.2 Objetivos</w:t>
            </w:r>
            <w:r w:rsidR="00767488">
              <w:rPr>
                <w:noProof/>
                <w:webHidden/>
              </w:rPr>
              <w:tab/>
            </w:r>
            <w:r w:rsidR="00767488">
              <w:rPr>
                <w:noProof/>
                <w:webHidden/>
              </w:rPr>
              <w:fldChar w:fldCharType="begin"/>
            </w:r>
            <w:r w:rsidR="00767488">
              <w:rPr>
                <w:noProof/>
                <w:webHidden/>
              </w:rPr>
              <w:instrText xml:space="preserve"> PAGEREF _Toc504741099 \h </w:instrText>
            </w:r>
            <w:r w:rsidR="00767488">
              <w:rPr>
                <w:noProof/>
                <w:webHidden/>
              </w:rPr>
            </w:r>
            <w:r w:rsidR="00767488">
              <w:rPr>
                <w:noProof/>
                <w:webHidden/>
              </w:rPr>
              <w:fldChar w:fldCharType="separate"/>
            </w:r>
            <w:r w:rsidR="00767488">
              <w:rPr>
                <w:noProof/>
                <w:webHidden/>
              </w:rPr>
              <w:t>6</w:t>
            </w:r>
            <w:r w:rsidR="00767488">
              <w:rPr>
                <w:noProof/>
                <w:webHidden/>
              </w:rPr>
              <w:fldChar w:fldCharType="end"/>
            </w:r>
          </w:hyperlink>
        </w:p>
        <w:p w14:paraId="3000BA70" w14:textId="0B41727E" w:rsidR="00767488" w:rsidRDefault="006247A9" w:rsidP="00767488">
          <w:pPr>
            <w:pStyle w:val="ndice2"/>
            <w:rPr>
              <w:rFonts w:eastAsiaTheme="minorEastAsia" w:cstheme="minorBidi"/>
              <w:noProof/>
              <w:sz w:val="22"/>
              <w:szCs w:val="22"/>
              <w:lang w:eastAsia="pt-PT"/>
            </w:rPr>
          </w:pPr>
          <w:hyperlink w:anchor="_Toc504741100" w:history="1">
            <w:r w:rsidR="00767488" w:rsidRPr="00BA76A6">
              <w:rPr>
                <w:rStyle w:val="Hiperligao"/>
                <w:noProof/>
              </w:rPr>
              <w:t>2.2.3 Componentes</w:t>
            </w:r>
            <w:r w:rsidR="00767488">
              <w:rPr>
                <w:noProof/>
                <w:webHidden/>
              </w:rPr>
              <w:tab/>
            </w:r>
            <w:r w:rsidR="00767488">
              <w:rPr>
                <w:noProof/>
                <w:webHidden/>
              </w:rPr>
              <w:fldChar w:fldCharType="begin"/>
            </w:r>
            <w:r w:rsidR="00767488">
              <w:rPr>
                <w:noProof/>
                <w:webHidden/>
              </w:rPr>
              <w:instrText xml:space="preserve"> PAGEREF _Toc504741100 \h </w:instrText>
            </w:r>
            <w:r w:rsidR="00767488">
              <w:rPr>
                <w:noProof/>
                <w:webHidden/>
              </w:rPr>
            </w:r>
            <w:r w:rsidR="00767488">
              <w:rPr>
                <w:noProof/>
                <w:webHidden/>
              </w:rPr>
              <w:fldChar w:fldCharType="separate"/>
            </w:r>
            <w:r w:rsidR="00767488">
              <w:rPr>
                <w:noProof/>
                <w:webHidden/>
              </w:rPr>
              <w:t>7</w:t>
            </w:r>
            <w:r w:rsidR="00767488">
              <w:rPr>
                <w:noProof/>
                <w:webHidden/>
              </w:rPr>
              <w:fldChar w:fldCharType="end"/>
            </w:r>
          </w:hyperlink>
        </w:p>
        <w:p w14:paraId="26FD2FE2" w14:textId="562FC86F" w:rsidR="00767488" w:rsidRDefault="006247A9" w:rsidP="00767488">
          <w:pPr>
            <w:pStyle w:val="ndice2"/>
            <w:rPr>
              <w:rFonts w:eastAsiaTheme="minorEastAsia" w:cstheme="minorBidi"/>
              <w:noProof/>
              <w:sz w:val="22"/>
              <w:szCs w:val="22"/>
              <w:lang w:eastAsia="pt-PT"/>
            </w:rPr>
          </w:pPr>
          <w:hyperlink w:anchor="_Toc504741101" w:history="1">
            <w:r w:rsidR="00767488" w:rsidRPr="00BA76A6">
              <w:rPr>
                <w:rStyle w:val="Hiperligao"/>
                <w:noProof/>
              </w:rPr>
              <w:t>2.2.4 Software para Automação</w:t>
            </w:r>
            <w:r w:rsidR="00767488">
              <w:rPr>
                <w:noProof/>
                <w:webHidden/>
              </w:rPr>
              <w:tab/>
            </w:r>
            <w:r w:rsidR="00767488">
              <w:rPr>
                <w:noProof/>
                <w:webHidden/>
              </w:rPr>
              <w:fldChar w:fldCharType="begin"/>
            </w:r>
            <w:r w:rsidR="00767488">
              <w:rPr>
                <w:noProof/>
                <w:webHidden/>
              </w:rPr>
              <w:instrText xml:space="preserve"> PAGEREF _Toc504741101 \h </w:instrText>
            </w:r>
            <w:r w:rsidR="00767488">
              <w:rPr>
                <w:noProof/>
                <w:webHidden/>
              </w:rPr>
            </w:r>
            <w:r w:rsidR="00767488">
              <w:rPr>
                <w:noProof/>
                <w:webHidden/>
              </w:rPr>
              <w:fldChar w:fldCharType="separate"/>
            </w:r>
            <w:r w:rsidR="00767488">
              <w:rPr>
                <w:noProof/>
                <w:webHidden/>
              </w:rPr>
              <w:t>10</w:t>
            </w:r>
            <w:r w:rsidR="00767488">
              <w:rPr>
                <w:noProof/>
                <w:webHidden/>
              </w:rPr>
              <w:fldChar w:fldCharType="end"/>
            </w:r>
          </w:hyperlink>
        </w:p>
        <w:p w14:paraId="5A22B8BB" w14:textId="58B74FC9" w:rsidR="00767488" w:rsidRDefault="006247A9" w:rsidP="00767488">
          <w:pPr>
            <w:pStyle w:val="ndice2"/>
            <w:rPr>
              <w:rFonts w:eastAsiaTheme="minorEastAsia" w:cstheme="minorBidi"/>
              <w:noProof/>
              <w:sz w:val="22"/>
              <w:szCs w:val="22"/>
              <w:lang w:eastAsia="pt-PT"/>
            </w:rPr>
          </w:pPr>
          <w:hyperlink w:anchor="_Toc504741102" w:history="1">
            <w:r w:rsidR="00767488" w:rsidRPr="00BA76A6">
              <w:rPr>
                <w:rStyle w:val="Hiperligao"/>
                <w:noProof/>
              </w:rPr>
              <w:t>2.3 Indústria 4.0</w:t>
            </w:r>
            <w:r w:rsidR="00767488">
              <w:rPr>
                <w:noProof/>
                <w:webHidden/>
              </w:rPr>
              <w:tab/>
            </w:r>
            <w:r w:rsidR="00767488">
              <w:rPr>
                <w:noProof/>
                <w:webHidden/>
              </w:rPr>
              <w:fldChar w:fldCharType="begin"/>
            </w:r>
            <w:r w:rsidR="00767488">
              <w:rPr>
                <w:noProof/>
                <w:webHidden/>
              </w:rPr>
              <w:instrText xml:space="preserve"> PAGEREF _Toc504741102 \h </w:instrText>
            </w:r>
            <w:r w:rsidR="00767488">
              <w:rPr>
                <w:noProof/>
                <w:webHidden/>
              </w:rPr>
            </w:r>
            <w:r w:rsidR="00767488">
              <w:rPr>
                <w:noProof/>
                <w:webHidden/>
              </w:rPr>
              <w:fldChar w:fldCharType="separate"/>
            </w:r>
            <w:r w:rsidR="00767488">
              <w:rPr>
                <w:noProof/>
                <w:webHidden/>
              </w:rPr>
              <w:t>14</w:t>
            </w:r>
            <w:r w:rsidR="00767488">
              <w:rPr>
                <w:noProof/>
                <w:webHidden/>
              </w:rPr>
              <w:fldChar w:fldCharType="end"/>
            </w:r>
          </w:hyperlink>
        </w:p>
        <w:p w14:paraId="0115D0A7" w14:textId="5848BC58" w:rsidR="00767488" w:rsidRDefault="006247A9" w:rsidP="00767488">
          <w:pPr>
            <w:pStyle w:val="ndice2"/>
            <w:rPr>
              <w:rFonts w:eastAsiaTheme="minorEastAsia" w:cstheme="minorBidi"/>
              <w:noProof/>
              <w:sz w:val="22"/>
              <w:szCs w:val="22"/>
              <w:lang w:eastAsia="pt-PT"/>
            </w:rPr>
          </w:pPr>
          <w:hyperlink w:anchor="_Toc504741103" w:history="1">
            <w:r w:rsidR="00767488" w:rsidRPr="00BA76A6">
              <w:rPr>
                <w:rStyle w:val="Hiperligao"/>
                <w:noProof/>
              </w:rPr>
              <w:t>2.4 Tecnologias de Suporte</w:t>
            </w:r>
            <w:r w:rsidR="00767488">
              <w:rPr>
                <w:noProof/>
                <w:webHidden/>
              </w:rPr>
              <w:tab/>
            </w:r>
            <w:r w:rsidR="00767488">
              <w:rPr>
                <w:noProof/>
                <w:webHidden/>
              </w:rPr>
              <w:fldChar w:fldCharType="begin"/>
            </w:r>
            <w:r w:rsidR="00767488">
              <w:rPr>
                <w:noProof/>
                <w:webHidden/>
              </w:rPr>
              <w:instrText xml:space="preserve"> PAGEREF _Toc504741103 \h </w:instrText>
            </w:r>
            <w:r w:rsidR="00767488">
              <w:rPr>
                <w:noProof/>
                <w:webHidden/>
              </w:rPr>
            </w:r>
            <w:r w:rsidR="00767488">
              <w:rPr>
                <w:noProof/>
                <w:webHidden/>
              </w:rPr>
              <w:fldChar w:fldCharType="separate"/>
            </w:r>
            <w:r w:rsidR="00767488">
              <w:rPr>
                <w:noProof/>
                <w:webHidden/>
              </w:rPr>
              <w:t>15</w:t>
            </w:r>
            <w:r w:rsidR="00767488">
              <w:rPr>
                <w:noProof/>
                <w:webHidden/>
              </w:rPr>
              <w:fldChar w:fldCharType="end"/>
            </w:r>
          </w:hyperlink>
        </w:p>
        <w:p w14:paraId="3CF24DAA" w14:textId="600A5650" w:rsidR="00767488" w:rsidRDefault="006247A9">
          <w:pPr>
            <w:pStyle w:val="ndice3"/>
            <w:tabs>
              <w:tab w:val="right" w:leader="dot" w:pos="8656"/>
            </w:tabs>
            <w:rPr>
              <w:rFonts w:eastAsiaTheme="minorEastAsia" w:cstheme="minorBidi"/>
              <w:noProof/>
              <w:sz w:val="22"/>
              <w:szCs w:val="22"/>
              <w:lang w:eastAsia="pt-PT"/>
            </w:rPr>
          </w:pPr>
          <w:hyperlink w:anchor="_Toc504741104" w:history="1">
            <w:r w:rsidR="00767488" w:rsidRPr="00BA76A6">
              <w:rPr>
                <w:rStyle w:val="Hiperligao"/>
                <w:noProof/>
              </w:rPr>
              <w:t>2.4.1 Redes e Internet</w:t>
            </w:r>
            <w:r w:rsidR="00767488">
              <w:rPr>
                <w:noProof/>
                <w:webHidden/>
              </w:rPr>
              <w:tab/>
            </w:r>
            <w:r w:rsidR="00767488">
              <w:rPr>
                <w:noProof/>
                <w:webHidden/>
              </w:rPr>
              <w:fldChar w:fldCharType="begin"/>
            </w:r>
            <w:r w:rsidR="00767488">
              <w:rPr>
                <w:noProof/>
                <w:webHidden/>
              </w:rPr>
              <w:instrText xml:space="preserve"> PAGEREF _Toc504741104 \h </w:instrText>
            </w:r>
            <w:r w:rsidR="00767488">
              <w:rPr>
                <w:noProof/>
                <w:webHidden/>
              </w:rPr>
            </w:r>
            <w:r w:rsidR="00767488">
              <w:rPr>
                <w:noProof/>
                <w:webHidden/>
              </w:rPr>
              <w:fldChar w:fldCharType="separate"/>
            </w:r>
            <w:r w:rsidR="00767488">
              <w:rPr>
                <w:noProof/>
                <w:webHidden/>
              </w:rPr>
              <w:t>16</w:t>
            </w:r>
            <w:r w:rsidR="00767488">
              <w:rPr>
                <w:noProof/>
                <w:webHidden/>
              </w:rPr>
              <w:fldChar w:fldCharType="end"/>
            </w:r>
          </w:hyperlink>
        </w:p>
        <w:p w14:paraId="369A5909" w14:textId="27EDDF44" w:rsidR="00767488" w:rsidRDefault="006247A9">
          <w:pPr>
            <w:pStyle w:val="ndice3"/>
            <w:tabs>
              <w:tab w:val="right" w:leader="dot" w:pos="8656"/>
            </w:tabs>
            <w:rPr>
              <w:rFonts w:eastAsiaTheme="minorEastAsia" w:cstheme="minorBidi"/>
              <w:noProof/>
              <w:sz w:val="22"/>
              <w:szCs w:val="22"/>
              <w:lang w:eastAsia="pt-PT"/>
            </w:rPr>
          </w:pPr>
          <w:hyperlink w:anchor="_Toc504741105" w:history="1">
            <w:r w:rsidR="00767488" w:rsidRPr="00BA76A6">
              <w:rPr>
                <w:rStyle w:val="Hiperligao"/>
                <w:noProof/>
              </w:rPr>
              <w:t>2.4.2 Tecnologias Web</w:t>
            </w:r>
            <w:r w:rsidR="00767488">
              <w:rPr>
                <w:noProof/>
                <w:webHidden/>
              </w:rPr>
              <w:tab/>
            </w:r>
            <w:r w:rsidR="00767488">
              <w:rPr>
                <w:noProof/>
                <w:webHidden/>
              </w:rPr>
              <w:fldChar w:fldCharType="begin"/>
            </w:r>
            <w:r w:rsidR="00767488">
              <w:rPr>
                <w:noProof/>
                <w:webHidden/>
              </w:rPr>
              <w:instrText xml:space="preserve"> PAGEREF _Toc504741105 \h </w:instrText>
            </w:r>
            <w:r w:rsidR="00767488">
              <w:rPr>
                <w:noProof/>
                <w:webHidden/>
              </w:rPr>
            </w:r>
            <w:r w:rsidR="00767488">
              <w:rPr>
                <w:noProof/>
                <w:webHidden/>
              </w:rPr>
              <w:fldChar w:fldCharType="separate"/>
            </w:r>
            <w:r w:rsidR="00767488">
              <w:rPr>
                <w:noProof/>
                <w:webHidden/>
              </w:rPr>
              <w:t>18</w:t>
            </w:r>
            <w:r w:rsidR="00767488">
              <w:rPr>
                <w:noProof/>
                <w:webHidden/>
              </w:rPr>
              <w:fldChar w:fldCharType="end"/>
            </w:r>
          </w:hyperlink>
        </w:p>
        <w:p w14:paraId="5A569140" w14:textId="5630A262" w:rsidR="00767488" w:rsidRDefault="006247A9">
          <w:pPr>
            <w:pStyle w:val="ndice3"/>
            <w:tabs>
              <w:tab w:val="right" w:leader="dot" w:pos="8656"/>
            </w:tabs>
            <w:rPr>
              <w:rFonts w:eastAsiaTheme="minorEastAsia" w:cstheme="minorBidi"/>
              <w:noProof/>
              <w:sz w:val="22"/>
              <w:szCs w:val="22"/>
              <w:lang w:eastAsia="pt-PT"/>
            </w:rPr>
          </w:pPr>
          <w:hyperlink w:anchor="_Toc504741106" w:history="1">
            <w:r w:rsidR="00767488" w:rsidRPr="00BA76A6">
              <w:rPr>
                <w:rStyle w:val="Hiperligao"/>
                <w:noProof/>
              </w:rPr>
              <w:t>2.4.3 Cloud Computing</w:t>
            </w:r>
            <w:r w:rsidR="00767488">
              <w:rPr>
                <w:noProof/>
                <w:webHidden/>
              </w:rPr>
              <w:tab/>
            </w:r>
            <w:r w:rsidR="00767488">
              <w:rPr>
                <w:noProof/>
                <w:webHidden/>
              </w:rPr>
              <w:fldChar w:fldCharType="begin"/>
            </w:r>
            <w:r w:rsidR="00767488">
              <w:rPr>
                <w:noProof/>
                <w:webHidden/>
              </w:rPr>
              <w:instrText xml:space="preserve"> PAGEREF _Toc504741106 \h </w:instrText>
            </w:r>
            <w:r w:rsidR="00767488">
              <w:rPr>
                <w:noProof/>
                <w:webHidden/>
              </w:rPr>
            </w:r>
            <w:r w:rsidR="00767488">
              <w:rPr>
                <w:noProof/>
                <w:webHidden/>
              </w:rPr>
              <w:fldChar w:fldCharType="separate"/>
            </w:r>
            <w:r w:rsidR="00767488">
              <w:rPr>
                <w:noProof/>
                <w:webHidden/>
              </w:rPr>
              <w:t>21</w:t>
            </w:r>
            <w:r w:rsidR="00767488">
              <w:rPr>
                <w:noProof/>
                <w:webHidden/>
              </w:rPr>
              <w:fldChar w:fldCharType="end"/>
            </w:r>
          </w:hyperlink>
        </w:p>
        <w:p w14:paraId="460F1C11" w14:textId="23C4AB55" w:rsidR="00767488" w:rsidRDefault="006247A9">
          <w:pPr>
            <w:pStyle w:val="ndice3"/>
            <w:tabs>
              <w:tab w:val="right" w:leader="dot" w:pos="8656"/>
            </w:tabs>
            <w:rPr>
              <w:rFonts w:eastAsiaTheme="minorEastAsia" w:cstheme="minorBidi"/>
              <w:noProof/>
              <w:sz w:val="22"/>
              <w:szCs w:val="22"/>
              <w:lang w:eastAsia="pt-PT"/>
            </w:rPr>
          </w:pPr>
          <w:hyperlink w:anchor="_Toc504741107" w:history="1">
            <w:r w:rsidR="00767488" w:rsidRPr="00BA76A6">
              <w:rPr>
                <w:rStyle w:val="Hiperligao"/>
                <w:noProof/>
              </w:rPr>
              <w:t>2.4.4 Human-Machine Interfaces</w:t>
            </w:r>
            <w:r w:rsidR="00767488">
              <w:rPr>
                <w:noProof/>
                <w:webHidden/>
              </w:rPr>
              <w:tab/>
            </w:r>
            <w:r w:rsidR="00767488">
              <w:rPr>
                <w:noProof/>
                <w:webHidden/>
              </w:rPr>
              <w:fldChar w:fldCharType="begin"/>
            </w:r>
            <w:r w:rsidR="00767488">
              <w:rPr>
                <w:noProof/>
                <w:webHidden/>
              </w:rPr>
              <w:instrText xml:space="preserve"> PAGEREF _Toc504741107 \h </w:instrText>
            </w:r>
            <w:r w:rsidR="00767488">
              <w:rPr>
                <w:noProof/>
                <w:webHidden/>
              </w:rPr>
            </w:r>
            <w:r w:rsidR="00767488">
              <w:rPr>
                <w:noProof/>
                <w:webHidden/>
              </w:rPr>
              <w:fldChar w:fldCharType="separate"/>
            </w:r>
            <w:r w:rsidR="00767488">
              <w:rPr>
                <w:noProof/>
                <w:webHidden/>
              </w:rPr>
              <w:t>22</w:t>
            </w:r>
            <w:r w:rsidR="00767488">
              <w:rPr>
                <w:noProof/>
                <w:webHidden/>
              </w:rPr>
              <w:fldChar w:fldCharType="end"/>
            </w:r>
          </w:hyperlink>
        </w:p>
        <w:p w14:paraId="4CB48D85" w14:textId="23FDB5A9" w:rsidR="00767488" w:rsidRDefault="006247A9">
          <w:pPr>
            <w:pStyle w:val="ndice3"/>
            <w:tabs>
              <w:tab w:val="right" w:leader="dot" w:pos="8656"/>
            </w:tabs>
            <w:rPr>
              <w:rFonts w:eastAsiaTheme="minorEastAsia" w:cstheme="minorBidi"/>
              <w:noProof/>
              <w:sz w:val="22"/>
              <w:szCs w:val="22"/>
              <w:lang w:eastAsia="pt-PT"/>
            </w:rPr>
          </w:pPr>
          <w:hyperlink w:anchor="_Toc504741108" w:history="1">
            <w:r w:rsidR="00767488" w:rsidRPr="00BA76A6">
              <w:rPr>
                <w:rStyle w:val="Hiperligao"/>
                <w:noProof/>
              </w:rPr>
              <w:t>2.4.5 Realidade Aumentada</w:t>
            </w:r>
            <w:r w:rsidR="00767488">
              <w:rPr>
                <w:noProof/>
                <w:webHidden/>
              </w:rPr>
              <w:tab/>
            </w:r>
            <w:r w:rsidR="00767488">
              <w:rPr>
                <w:noProof/>
                <w:webHidden/>
              </w:rPr>
              <w:fldChar w:fldCharType="begin"/>
            </w:r>
            <w:r w:rsidR="00767488">
              <w:rPr>
                <w:noProof/>
                <w:webHidden/>
              </w:rPr>
              <w:instrText xml:space="preserve"> PAGEREF _Toc504741108 \h </w:instrText>
            </w:r>
            <w:r w:rsidR="00767488">
              <w:rPr>
                <w:noProof/>
                <w:webHidden/>
              </w:rPr>
            </w:r>
            <w:r w:rsidR="00767488">
              <w:rPr>
                <w:noProof/>
                <w:webHidden/>
              </w:rPr>
              <w:fldChar w:fldCharType="separate"/>
            </w:r>
            <w:r w:rsidR="00767488">
              <w:rPr>
                <w:noProof/>
                <w:webHidden/>
              </w:rPr>
              <w:t>24</w:t>
            </w:r>
            <w:r w:rsidR="00767488">
              <w:rPr>
                <w:noProof/>
                <w:webHidden/>
              </w:rPr>
              <w:fldChar w:fldCharType="end"/>
            </w:r>
          </w:hyperlink>
        </w:p>
        <w:p w14:paraId="45A5FCE2" w14:textId="7C95D088" w:rsidR="00767488" w:rsidRDefault="006247A9">
          <w:pPr>
            <w:pStyle w:val="ndice3"/>
            <w:tabs>
              <w:tab w:val="right" w:leader="dot" w:pos="8656"/>
            </w:tabs>
            <w:rPr>
              <w:rFonts w:eastAsiaTheme="minorEastAsia" w:cstheme="minorBidi"/>
              <w:noProof/>
              <w:sz w:val="22"/>
              <w:szCs w:val="22"/>
              <w:lang w:eastAsia="pt-PT"/>
            </w:rPr>
          </w:pPr>
          <w:hyperlink w:anchor="_Toc504741109" w:history="1">
            <w:r w:rsidR="00767488" w:rsidRPr="00BA76A6">
              <w:rPr>
                <w:rStyle w:val="Hiperligao"/>
                <w:noProof/>
              </w:rPr>
              <w:t>2.4.6 Sistemas Scada</w:t>
            </w:r>
            <w:r w:rsidR="00767488">
              <w:rPr>
                <w:noProof/>
                <w:webHidden/>
              </w:rPr>
              <w:tab/>
            </w:r>
            <w:r w:rsidR="00767488">
              <w:rPr>
                <w:noProof/>
                <w:webHidden/>
              </w:rPr>
              <w:fldChar w:fldCharType="begin"/>
            </w:r>
            <w:r w:rsidR="00767488">
              <w:rPr>
                <w:noProof/>
                <w:webHidden/>
              </w:rPr>
              <w:instrText xml:space="preserve"> PAGEREF _Toc504741109 \h </w:instrText>
            </w:r>
            <w:r w:rsidR="00767488">
              <w:rPr>
                <w:noProof/>
                <w:webHidden/>
              </w:rPr>
            </w:r>
            <w:r w:rsidR="00767488">
              <w:rPr>
                <w:noProof/>
                <w:webHidden/>
              </w:rPr>
              <w:fldChar w:fldCharType="separate"/>
            </w:r>
            <w:r w:rsidR="00767488">
              <w:rPr>
                <w:noProof/>
                <w:webHidden/>
              </w:rPr>
              <w:t>25</w:t>
            </w:r>
            <w:r w:rsidR="00767488">
              <w:rPr>
                <w:noProof/>
                <w:webHidden/>
              </w:rPr>
              <w:fldChar w:fldCharType="end"/>
            </w:r>
          </w:hyperlink>
        </w:p>
        <w:p w14:paraId="0BE35494" w14:textId="116966C3" w:rsidR="00767488" w:rsidRDefault="006247A9" w:rsidP="00767488">
          <w:pPr>
            <w:pStyle w:val="ndice2"/>
            <w:rPr>
              <w:rFonts w:eastAsiaTheme="minorEastAsia" w:cstheme="minorBidi"/>
              <w:noProof/>
              <w:sz w:val="22"/>
              <w:szCs w:val="22"/>
              <w:lang w:eastAsia="pt-PT"/>
            </w:rPr>
          </w:pPr>
          <w:hyperlink w:anchor="_Toc504741110" w:history="1">
            <w:r w:rsidR="00767488" w:rsidRPr="00BA76A6">
              <w:rPr>
                <w:rStyle w:val="Hiperligao"/>
                <w:noProof/>
              </w:rPr>
              <w:t>2.5 Fabrico Aditivo</w:t>
            </w:r>
            <w:r w:rsidR="00767488">
              <w:rPr>
                <w:noProof/>
                <w:webHidden/>
              </w:rPr>
              <w:tab/>
            </w:r>
            <w:r w:rsidR="00767488">
              <w:rPr>
                <w:noProof/>
                <w:webHidden/>
              </w:rPr>
              <w:fldChar w:fldCharType="begin"/>
            </w:r>
            <w:r w:rsidR="00767488">
              <w:rPr>
                <w:noProof/>
                <w:webHidden/>
              </w:rPr>
              <w:instrText xml:space="preserve"> PAGEREF _Toc504741110 \h </w:instrText>
            </w:r>
            <w:r w:rsidR="00767488">
              <w:rPr>
                <w:noProof/>
                <w:webHidden/>
              </w:rPr>
            </w:r>
            <w:r w:rsidR="00767488">
              <w:rPr>
                <w:noProof/>
                <w:webHidden/>
              </w:rPr>
              <w:fldChar w:fldCharType="separate"/>
            </w:r>
            <w:r w:rsidR="00767488">
              <w:rPr>
                <w:noProof/>
                <w:webHidden/>
              </w:rPr>
              <w:t>27</w:t>
            </w:r>
            <w:r w:rsidR="00767488">
              <w:rPr>
                <w:noProof/>
                <w:webHidden/>
              </w:rPr>
              <w:fldChar w:fldCharType="end"/>
            </w:r>
          </w:hyperlink>
        </w:p>
        <w:p w14:paraId="2B306984" w14:textId="0325C432" w:rsidR="00767488" w:rsidRDefault="006247A9" w:rsidP="00767488">
          <w:pPr>
            <w:pStyle w:val="ndice2"/>
            <w:rPr>
              <w:rFonts w:eastAsiaTheme="minorEastAsia" w:cstheme="minorBidi"/>
              <w:noProof/>
              <w:sz w:val="22"/>
              <w:szCs w:val="22"/>
              <w:lang w:eastAsia="pt-PT"/>
            </w:rPr>
          </w:pPr>
          <w:hyperlink w:anchor="_Toc504741111" w:history="1">
            <w:r w:rsidR="00767488" w:rsidRPr="00BA76A6">
              <w:rPr>
                <w:rStyle w:val="Hiperligao"/>
                <w:noProof/>
              </w:rPr>
              <w:t>2.6 Trabalho Relacionado</w:t>
            </w:r>
            <w:r w:rsidR="00767488">
              <w:rPr>
                <w:noProof/>
                <w:webHidden/>
              </w:rPr>
              <w:tab/>
            </w:r>
            <w:r w:rsidR="00767488">
              <w:rPr>
                <w:noProof/>
                <w:webHidden/>
              </w:rPr>
              <w:fldChar w:fldCharType="begin"/>
            </w:r>
            <w:r w:rsidR="00767488">
              <w:rPr>
                <w:noProof/>
                <w:webHidden/>
              </w:rPr>
              <w:instrText xml:space="preserve"> PAGEREF _Toc504741111 \h </w:instrText>
            </w:r>
            <w:r w:rsidR="00767488">
              <w:rPr>
                <w:noProof/>
                <w:webHidden/>
              </w:rPr>
            </w:r>
            <w:r w:rsidR="00767488">
              <w:rPr>
                <w:noProof/>
                <w:webHidden/>
              </w:rPr>
              <w:fldChar w:fldCharType="separate"/>
            </w:r>
            <w:r w:rsidR="00767488">
              <w:rPr>
                <w:noProof/>
                <w:webHidden/>
              </w:rPr>
              <w:t>29</w:t>
            </w:r>
            <w:r w:rsidR="00767488">
              <w:rPr>
                <w:noProof/>
                <w:webHidden/>
              </w:rPr>
              <w:fldChar w:fldCharType="end"/>
            </w:r>
          </w:hyperlink>
        </w:p>
        <w:p w14:paraId="7B4CA5D2" w14:textId="299A8712" w:rsidR="00767488" w:rsidRDefault="006247A9">
          <w:pPr>
            <w:pStyle w:val="ndice3"/>
            <w:tabs>
              <w:tab w:val="right" w:leader="dot" w:pos="8656"/>
            </w:tabs>
            <w:rPr>
              <w:rFonts w:eastAsiaTheme="minorEastAsia" w:cstheme="minorBidi"/>
              <w:noProof/>
              <w:sz w:val="22"/>
              <w:szCs w:val="22"/>
              <w:lang w:eastAsia="pt-PT"/>
            </w:rPr>
          </w:pPr>
          <w:hyperlink w:anchor="_Toc504741112" w:history="1">
            <w:r w:rsidR="00767488" w:rsidRPr="00BA76A6">
              <w:rPr>
                <w:rStyle w:val="Hiperligao"/>
                <w:noProof/>
              </w:rPr>
              <w:t>2.6.1 Controlo e Automação na Indústria</w:t>
            </w:r>
            <w:r w:rsidR="00767488">
              <w:rPr>
                <w:noProof/>
                <w:webHidden/>
              </w:rPr>
              <w:tab/>
            </w:r>
            <w:r w:rsidR="00767488">
              <w:rPr>
                <w:noProof/>
                <w:webHidden/>
              </w:rPr>
              <w:fldChar w:fldCharType="begin"/>
            </w:r>
            <w:r w:rsidR="00767488">
              <w:rPr>
                <w:noProof/>
                <w:webHidden/>
              </w:rPr>
              <w:instrText xml:space="preserve"> PAGEREF _Toc504741112 \h </w:instrText>
            </w:r>
            <w:r w:rsidR="00767488">
              <w:rPr>
                <w:noProof/>
                <w:webHidden/>
              </w:rPr>
            </w:r>
            <w:r w:rsidR="00767488">
              <w:rPr>
                <w:noProof/>
                <w:webHidden/>
              </w:rPr>
              <w:fldChar w:fldCharType="separate"/>
            </w:r>
            <w:r w:rsidR="00767488">
              <w:rPr>
                <w:noProof/>
                <w:webHidden/>
              </w:rPr>
              <w:t>29</w:t>
            </w:r>
            <w:r w:rsidR="00767488">
              <w:rPr>
                <w:noProof/>
                <w:webHidden/>
              </w:rPr>
              <w:fldChar w:fldCharType="end"/>
            </w:r>
          </w:hyperlink>
        </w:p>
        <w:p w14:paraId="46826452" w14:textId="3B390015" w:rsidR="00767488" w:rsidRDefault="006247A9">
          <w:pPr>
            <w:pStyle w:val="ndice3"/>
            <w:tabs>
              <w:tab w:val="right" w:leader="dot" w:pos="8656"/>
            </w:tabs>
            <w:rPr>
              <w:rFonts w:eastAsiaTheme="minorEastAsia" w:cstheme="minorBidi"/>
              <w:noProof/>
              <w:sz w:val="22"/>
              <w:szCs w:val="22"/>
              <w:lang w:eastAsia="pt-PT"/>
            </w:rPr>
          </w:pPr>
          <w:hyperlink w:anchor="_Toc504741113" w:history="1">
            <w:r w:rsidR="00767488" w:rsidRPr="00BA76A6">
              <w:rPr>
                <w:rStyle w:val="Hiperligao"/>
                <w:noProof/>
              </w:rPr>
              <w:t>2.6.2 Sistemas Web-Based para Controlo e Automação</w:t>
            </w:r>
            <w:r w:rsidR="00767488">
              <w:rPr>
                <w:noProof/>
                <w:webHidden/>
              </w:rPr>
              <w:tab/>
            </w:r>
            <w:r w:rsidR="00767488">
              <w:rPr>
                <w:noProof/>
                <w:webHidden/>
              </w:rPr>
              <w:fldChar w:fldCharType="begin"/>
            </w:r>
            <w:r w:rsidR="00767488">
              <w:rPr>
                <w:noProof/>
                <w:webHidden/>
              </w:rPr>
              <w:instrText xml:space="preserve"> PAGEREF _Toc504741113 \h </w:instrText>
            </w:r>
            <w:r w:rsidR="00767488">
              <w:rPr>
                <w:noProof/>
                <w:webHidden/>
              </w:rPr>
            </w:r>
            <w:r w:rsidR="00767488">
              <w:rPr>
                <w:noProof/>
                <w:webHidden/>
              </w:rPr>
              <w:fldChar w:fldCharType="separate"/>
            </w:r>
            <w:r w:rsidR="00767488">
              <w:rPr>
                <w:noProof/>
                <w:webHidden/>
              </w:rPr>
              <w:t>32</w:t>
            </w:r>
            <w:r w:rsidR="00767488">
              <w:rPr>
                <w:noProof/>
                <w:webHidden/>
              </w:rPr>
              <w:fldChar w:fldCharType="end"/>
            </w:r>
          </w:hyperlink>
        </w:p>
        <w:p w14:paraId="134F8186" w14:textId="750747D3" w:rsidR="00767488" w:rsidRDefault="006247A9">
          <w:pPr>
            <w:pStyle w:val="ndice3"/>
            <w:tabs>
              <w:tab w:val="right" w:leader="dot" w:pos="8656"/>
            </w:tabs>
            <w:rPr>
              <w:rFonts w:eastAsiaTheme="minorEastAsia" w:cstheme="minorBidi"/>
              <w:noProof/>
              <w:sz w:val="22"/>
              <w:szCs w:val="22"/>
              <w:lang w:eastAsia="pt-PT"/>
            </w:rPr>
          </w:pPr>
          <w:hyperlink w:anchor="_Toc504741114" w:history="1">
            <w:r w:rsidR="00767488" w:rsidRPr="00BA76A6">
              <w:rPr>
                <w:rStyle w:val="Hiperligao"/>
                <w:noProof/>
              </w:rPr>
              <w:t>2.6.3 Realidade Aumentada na Indústria</w:t>
            </w:r>
            <w:r w:rsidR="00767488">
              <w:rPr>
                <w:noProof/>
                <w:webHidden/>
              </w:rPr>
              <w:tab/>
            </w:r>
            <w:r w:rsidR="00767488">
              <w:rPr>
                <w:noProof/>
                <w:webHidden/>
              </w:rPr>
              <w:fldChar w:fldCharType="begin"/>
            </w:r>
            <w:r w:rsidR="00767488">
              <w:rPr>
                <w:noProof/>
                <w:webHidden/>
              </w:rPr>
              <w:instrText xml:space="preserve"> PAGEREF _Toc504741114 \h </w:instrText>
            </w:r>
            <w:r w:rsidR="00767488">
              <w:rPr>
                <w:noProof/>
                <w:webHidden/>
              </w:rPr>
            </w:r>
            <w:r w:rsidR="00767488">
              <w:rPr>
                <w:noProof/>
                <w:webHidden/>
              </w:rPr>
              <w:fldChar w:fldCharType="separate"/>
            </w:r>
            <w:r w:rsidR="00767488">
              <w:rPr>
                <w:noProof/>
                <w:webHidden/>
              </w:rPr>
              <w:t>40</w:t>
            </w:r>
            <w:r w:rsidR="00767488">
              <w:rPr>
                <w:noProof/>
                <w:webHidden/>
              </w:rPr>
              <w:fldChar w:fldCharType="end"/>
            </w:r>
          </w:hyperlink>
        </w:p>
        <w:p w14:paraId="6C289C16" w14:textId="22088C2A" w:rsidR="00767488" w:rsidRDefault="006247A9" w:rsidP="00767488">
          <w:pPr>
            <w:pStyle w:val="ndice1"/>
            <w:rPr>
              <w:rFonts w:eastAsiaTheme="minorEastAsia" w:cstheme="minorBidi"/>
              <w:noProof/>
              <w:sz w:val="22"/>
              <w:szCs w:val="22"/>
              <w:lang w:eastAsia="pt-PT"/>
            </w:rPr>
          </w:pPr>
          <w:hyperlink w:anchor="_Toc504741115" w:history="1">
            <w:r w:rsidR="00767488" w:rsidRPr="00BA76A6">
              <w:rPr>
                <w:rStyle w:val="Hiperligao"/>
                <w:noProof/>
              </w:rPr>
              <w:t>3. Proposta de Solução</w:t>
            </w:r>
            <w:r w:rsidR="00767488">
              <w:rPr>
                <w:noProof/>
                <w:webHidden/>
              </w:rPr>
              <w:tab/>
            </w:r>
            <w:r w:rsidR="00767488">
              <w:rPr>
                <w:noProof/>
                <w:webHidden/>
              </w:rPr>
              <w:fldChar w:fldCharType="begin"/>
            </w:r>
            <w:r w:rsidR="00767488">
              <w:rPr>
                <w:noProof/>
                <w:webHidden/>
              </w:rPr>
              <w:instrText xml:space="preserve"> PAGEREF _Toc504741115 \h </w:instrText>
            </w:r>
            <w:r w:rsidR="00767488">
              <w:rPr>
                <w:noProof/>
                <w:webHidden/>
              </w:rPr>
            </w:r>
            <w:r w:rsidR="00767488">
              <w:rPr>
                <w:noProof/>
                <w:webHidden/>
              </w:rPr>
              <w:fldChar w:fldCharType="separate"/>
            </w:r>
            <w:r w:rsidR="00767488">
              <w:rPr>
                <w:noProof/>
                <w:webHidden/>
              </w:rPr>
              <w:t>44</w:t>
            </w:r>
            <w:r w:rsidR="00767488">
              <w:rPr>
                <w:noProof/>
                <w:webHidden/>
              </w:rPr>
              <w:fldChar w:fldCharType="end"/>
            </w:r>
          </w:hyperlink>
        </w:p>
        <w:p w14:paraId="6CF8F0D9" w14:textId="45128271" w:rsidR="00767488" w:rsidRDefault="006247A9" w:rsidP="00767488">
          <w:pPr>
            <w:pStyle w:val="ndice2"/>
            <w:rPr>
              <w:rFonts w:eastAsiaTheme="minorEastAsia" w:cstheme="minorBidi"/>
              <w:noProof/>
              <w:sz w:val="22"/>
              <w:szCs w:val="22"/>
              <w:lang w:eastAsia="pt-PT"/>
            </w:rPr>
          </w:pPr>
          <w:hyperlink w:anchor="_Toc504741116" w:history="1">
            <w:r w:rsidR="00767488" w:rsidRPr="00BA76A6">
              <w:rPr>
                <w:rStyle w:val="Hiperligao"/>
                <w:noProof/>
              </w:rPr>
              <w:t>3.1 Introdução</w:t>
            </w:r>
            <w:r w:rsidR="00767488">
              <w:rPr>
                <w:noProof/>
                <w:webHidden/>
              </w:rPr>
              <w:tab/>
            </w:r>
            <w:r w:rsidR="00767488">
              <w:rPr>
                <w:noProof/>
                <w:webHidden/>
              </w:rPr>
              <w:fldChar w:fldCharType="begin"/>
            </w:r>
            <w:r w:rsidR="00767488">
              <w:rPr>
                <w:noProof/>
                <w:webHidden/>
              </w:rPr>
              <w:instrText xml:space="preserve"> PAGEREF _Toc504741116 \h </w:instrText>
            </w:r>
            <w:r w:rsidR="00767488">
              <w:rPr>
                <w:noProof/>
                <w:webHidden/>
              </w:rPr>
            </w:r>
            <w:r w:rsidR="00767488">
              <w:rPr>
                <w:noProof/>
                <w:webHidden/>
              </w:rPr>
              <w:fldChar w:fldCharType="separate"/>
            </w:r>
            <w:r w:rsidR="00767488">
              <w:rPr>
                <w:noProof/>
                <w:webHidden/>
              </w:rPr>
              <w:t>44</w:t>
            </w:r>
            <w:r w:rsidR="00767488">
              <w:rPr>
                <w:noProof/>
                <w:webHidden/>
              </w:rPr>
              <w:fldChar w:fldCharType="end"/>
            </w:r>
          </w:hyperlink>
        </w:p>
        <w:p w14:paraId="253CB496" w14:textId="25CBAB59" w:rsidR="00767488" w:rsidRDefault="006247A9" w:rsidP="00767488">
          <w:pPr>
            <w:pStyle w:val="ndice2"/>
            <w:rPr>
              <w:rFonts w:eastAsiaTheme="minorEastAsia" w:cstheme="minorBidi"/>
              <w:noProof/>
              <w:sz w:val="22"/>
              <w:szCs w:val="22"/>
              <w:lang w:eastAsia="pt-PT"/>
            </w:rPr>
          </w:pPr>
          <w:hyperlink w:anchor="_Toc504741117" w:history="1">
            <w:r w:rsidR="00767488" w:rsidRPr="00BA76A6">
              <w:rPr>
                <w:rStyle w:val="Hiperligao"/>
                <w:noProof/>
              </w:rPr>
              <w:t>3.2 Sub-Objetivos</w:t>
            </w:r>
            <w:r w:rsidR="00767488">
              <w:rPr>
                <w:noProof/>
                <w:webHidden/>
              </w:rPr>
              <w:tab/>
            </w:r>
            <w:r w:rsidR="00767488">
              <w:rPr>
                <w:noProof/>
                <w:webHidden/>
              </w:rPr>
              <w:fldChar w:fldCharType="begin"/>
            </w:r>
            <w:r w:rsidR="00767488">
              <w:rPr>
                <w:noProof/>
                <w:webHidden/>
              </w:rPr>
              <w:instrText xml:space="preserve"> PAGEREF _Toc504741117 \h </w:instrText>
            </w:r>
            <w:r w:rsidR="00767488">
              <w:rPr>
                <w:noProof/>
                <w:webHidden/>
              </w:rPr>
            </w:r>
            <w:r w:rsidR="00767488">
              <w:rPr>
                <w:noProof/>
                <w:webHidden/>
              </w:rPr>
              <w:fldChar w:fldCharType="separate"/>
            </w:r>
            <w:r w:rsidR="00767488">
              <w:rPr>
                <w:noProof/>
                <w:webHidden/>
              </w:rPr>
              <w:t>44</w:t>
            </w:r>
            <w:r w:rsidR="00767488">
              <w:rPr>
                <w:noProof/>
                <w:webHidden/>
              </w:rPr>
              <w:fldChar w:fldCharType="end"/>
            </w:r>
          </w:hyperlink>
        </w:p>
        <w:p w14:paraId="24E8ACCB" w14:textId="0E153443" w:rsidR="00767488" w:rsidRDefault="006247A9" w:rsidP="00DB1851">
          <w:pPr>
            <w:pStyle w:val="ndice2"/>
            <w:ind w:hanging="362"/>
            <w:rPr>
              <w:rFonts w:eastAsiaTheme="minorEastAsia" w:cstheme="minorBidi"/>
              <w:noProof/>
              <w:sz w:val="22"/>
              <w:szCs w:val="22"/>
              <w:lang w:eastAsia="pt-PT"/>
            </w:rPr>
          </w:pPr>
          <w:hyperlink w:anchor="_Toc504741118" w:history="1">
            <w:r w:rsidR="00767488" w:rsidRPr="00BA76A6">
              <w:rPr>
                <w:rStyle w:val="Hiperligao"/>
                <w:noProof/>
              </w:rPr>
              <w:t>3.3 Arquitetura do Protótipo</w:t>
            </w:r>
            <w:r w:rsidR="00767488">
              <w:rPr>
                <w:noProof/>
                <w:webHidden/>
              </w:rPr>
              <w:tab/>
            </w:r>
            <w:r w:rsidR="00767488">
              <w:rPr>
                <w:noProof/>
                <w:webHidden/>
              </w:rPr>
              <w:fldChar w:fldCharType="begin"/>
            </w:r>
            <w:r w:rsidR="00767488">
              <w:rPr>
                <w:noProof/>
                <w:webHidden/>
              </w:rPr>
              <w:instrText xml:space="preserve"> PAGEREF _Toc504741118 \h </w:instrText>
            </w:r>
            <w:r w:rsidR="00767488">
              <w:rPr>
                <w:noProof/>
                <w:webHidden/>
              </w:rPr>
            </w:r>
            <w:r w:rsidR="00767488">
              <w:rPr>
                <w:noProof/>
                <w:webHidden/>
              </w:rPr>
              <w:fldChar w:fldCharType="separate"/>
            </w:r>
            <w:r w:rsidR="00767488">
              <w:rPr>
                <w:noProof/>
                <w:webHidden/>
              </w:rPr>
              <w:t>45</w:t>
            </w:r>
            <w:r w:rsidR="00767488">
              <w:rPr>
                <w:noProof/>
                <w:webHidden/>
              </w:rPr>
              <w:fldChar w:fldCharType="end"/>
            </w:r>
          </w:hyperlink>
        </w:p>
        <w:p w14:paraId="0D39BA78" w14:textId="17B7201C" w:rsidR="00767488" w:rsidRDefault="006247A9" w:rsidP="00DB1851">
          <w:pPr>
            <w:pStyle w:val="ndice2"/>
            <w:ind w:hanging="362"/>
            <w:rPr>
              <w:rFonts w:eastAsiaTheme="minorEastAsia" w:cstheme="minorBidi"/>
              <w:noProof/>
              <w:sz w:val="22"/>
              <w:szCs w:val="22"/>
              <w:lang w:eastAsia="pt-PT"/>
            </w:rPr>
          </w:pPr>
          <w:hyperlink w:anchor="_Toc504741119" w:history="1">
            <w:r w:rsidR="00767488" w:rsidRPr="00BA76A6">
              <w:rPr>
                <w:rStyle w:val="Hiperligao"/>
                <w:noProof/>
              </w:rPr>
              <w:t>3.4 Protótipo Funcional</w:t>
            </w:r>
            <w:r w:rsidR="00767488">
              <w:rPr>
                <w:noProof/>
                <w:webHidden/>
              </w:rPr>
              <w:tab/>
            </w:r>
            <w:r w:rsidR="00767488">
              <w:rPr>
                <w:noProof/>
                <w:webHidden/>
              </w:rPr>
              <w:fldChar w:fldCharType="begin"/>
            </w:r>
            <w:r w:rsidR="00767488">
              <w:rPr>
                <w:noProof/>
                <w:webHidden/>
              </w:rPr>
              <w:instrText xml:space="preserve"> PAGEREF _Toc504741119 \h </w:instrText>
            </w:r>
            <w:r w:rsidR="00767488">
              <w:rPr>
                <w:noProof/>
                <w:webHidden/>
              </w:rPr>
            </w:r>
            <w:r w:rsidR="00767488">
              <w:rPr>
                <w:noProof/>
                <w:webHidden/>
              </w:rPr>
              <w:fldChar w:fldCharType="separate"/>
            </w:r>
            <w:r w:rsidR="00767488">
              <w:rPr>
                <w:noProof/>
                <w:webHidden/>
              </w:rPr>
              <w:t>46</w:t>
            </w:r>
            <w:r w:rsidR="00767488">
              <w:rPr>
                <w:noProof/>
                <w:webHidden/>
              </w:rPr>
              <w:fldChar w:fldCharType="end"/>
            </w:r>
          </w:hyperlink>
        </w:p>
        <w:p w14:paraId="7AB35572" w14:textId="2AAEBCCF" w:rsidR="00767488" w:rsidRDefault="006247A9" w:rsidP="00DB1851">
          <w:pPr>
            <w:pStyle w:val="ndice2"/>
            <w:ind w:hanging="362"/>
            <w:rPr>
              <w:rFonts w:eastAsiaTheme="minorEastAsia" w:cstheme="minorBidi"/>
              <w:noProof/>
              <w:sz w:val="22"/>
              <w:szCs w:val="22"/>
              <w:lang w:eastAsia="pt-PT"/>
            </w:rPr>
          </w:pPr>
          <w:hyperlink w:anchor="_Toc504741120" w:history="1">
            <w:r w:rsidR="00767488" w:rsidRPr="00BA76A6">
              <w:rPr>
                <w:rStyle w:val="Hiperligao"/>
                <w:noProof/>
              </w:rPr>
              <w:t>3.4 Conclusões</w:t>
            </w:r>
            <w:r w:rsidR="00767488">
              <w:rPr>
                <w:noProof/>
                <w:webHidden/>
              </w:rPr>
              <w:tab/>
            </w:r>
            <w:r w:rsidR="00767488">
              <w:rPr>
                <w:noProof/>
                <w:webHidden/>
              </w:rPr>
              <w:fldChar w:fldCharType="begin"/>
            </w:r>
            <w:r w:rsidR="00767488">
              <w:rPr>
                <w:noProof/>
                <w:webHidden/>
              </w:rPr>
              <w:instrText xml:space="preserve"> PAGEREF _Toc504741120 \h </w:instrText>
            </w:r>
            <w:r w:rsidR="00767488">
              <w:rPr>
                <w:noProof/>
                <w:webHidden/>
              </w:rPr>
            </w:r>
            <w:r w:rsidR="00767488">
              <w:rPr>
                <w:noProof/>
                <w:webHidden/>
              </w:rPr>
              <w:fldChar w:fldCharType="separate"/>
            </w:r>
            <w:r w:rsidR="00767488">
              <w:rPr>
                <w:noProof/>
                <w:webHidden/>
              </w:rPr>
              <w:t>48</w:t>
            </w:r>
            <w:r w:rsidR="00767488">
              <w:rPr>
                <w:noProof/>
                <w:webHidden/>
              </w:rPr>
              <w:fldChar w:fldCharType="end"/>
            </w:r>
          </w:hyperlink>
        </w:p>
        <w:p w14:paraId="4CE1FE09" w14:textId="69F677DC" w:rsidR="00767488" w:rsidRDefault="006247A9" w:rsidP="00DB1851">
          <w:pPr>
            <w:pStyle w:val="ndice1"/>
            <w:ind w:hanging="362"/>
            <w:rPr>
              <w:rFonts w:eastAsiaTheme="minorEastAsia" w:cstheme="minorBidi"/>
              <w:noProof/>
              <w:sz w:val="22"/>
              <w:szCs w:val="22"/>
              <w:lang w:eastAsia="pt-PT"/>
            </w:rPr>
          </w:pPr>
          <w:hyperlink w:anchor="_Toc504741121" w:history="1">
            <w:r w:rsidR="00767488" w:rsidRPr="00BA76A6">
              <w:rPr>
                <w:rStyle w:val="Hiperligao"/>
                <w:noProof/>
              </w:rPr>
              <w:t>4. Desenvolvimento e Validação da Solução Proposta</w:t>
            </w:r>
            <w:r w:rsidR="00767488">
              <w:rPr>
                <w:noProof/>
                <w:webHidden/>
              </w:rPr>
              <w:tab/>
            </w:r>
            <w:r w:rsidR="00767488">
              <w:rPr>
                <w:noProof/>
                <w:webHidden/>
              </w:rPr>
              <w:fldChar w:fldCharType="begin"/>
            </w:r>
            <w:r w:rsidR="00767488">
              <w:rPr>
                <w:noProof/>
                <w:webHidden/>
              </w:rPr>
              <w:instrText xml:space="preserve"> PAGEREF _Toc504741121 \h </w:instrText>
            </w:r>
            <w:r w:rsidR="00767488">
              <w:rPr>
                <w:noProof/>
                <w:webHidden/>
              </w:rPr>
            </w:r>
            <w:r w:rsidR="00767488">
              <w:rPr>
                <w:noProof/>
                <w:webHidden/>
              </w:rPr>
              <w:fldChar w:fldCharType="separate"/>
            </w:r>
            <w:r w:rsidR="00767488">
              <w:rPr>
                <w:noProof/>
                <w:webHidden/>
              </w:rPr>
              <w:t>49</w:t>
            </w:r>
            <w:r w:rsidR="00767488">
              <w:rPr>
                <w:noProof/>
                <w:webHidden/>
              </w:rPr>
              <w:fldChar w:fldCharType="end"/>
            </w:r>
          </w:hyperlink>
        </w:p>
        <w:p w14:paraId="14DB706B" w14:textId="14054890" w:rsidR="00767488" w:rsidRDefault="006247A9" w:rsidP="00DB1851">
          <w:pPr>
            <w:pStyle w:val="ndice2"/>
            <w:ind w:hanging="362"/>
            <w:rPr>
              <w:rFonts w:eastAsiaTheme="minorEastAsia" w:cstheme="minorBidi"/>
              <w:noProof/>
              <w:sz w:val="22"/>
              <w:szCs w:val="22"/>
              <w:lang w:eastAsia="pt-PT"/>
            </w:rPr>
          </w:pPr>
          <w:hyperlink w:anchor="_Toc504741122" w:history="1">
            <w:r w:rsidR="00767488" w:rsidRPr="00BA76A6">
              <w:rPr>
                <w:rStyle w:val="Hiperligao"/>
                <w:noProof/>
              </w:rPr>
              <w:t>4.1 Análise de Requisitos e Desenvolvimento de Maquete</w:t>
            </w:r>
            <w:r w:rsidR="00767488">
              <w:rPr>
                <w:noProof/>
                <w:webHidden/>
              </w:rPr>
              <w:tab/>
            </w:r>
            <w:r w:rsidR="00767488">
              <w:rPr>
                <w:noProof/>
                <w:webHidden/>
              </w:rPr>
              <w:fldChar w:fldCharType="begin"/>
            </w:r>
            <w:r w:rsidR="00767488">
              <w:rPr>
                <w:noProof/>
                <w:webHidden/>
              </w:rPr>
              <w:instrText xml:space="preserve"> PAGEREF _Toc504741122 \h </w:instrText>
            </w:r>
            <w:r w:rsidR="00767488">
              <w:rPr>
                <w:noProof/>
                <w:webHidden/>
              </w:rPr>
            </w:r>
            <w:r w:rsidR="00767488">
              <w:rPr>
                <w:noProof/>
                <w:webHidden/>
              </w:rPr>
              <w:fldChar w:fldCharType="separate"/>
            </w:r>
            <w:r w:rsidR="00767488">
              <w:rPr>
                <w:noProof/>
                <w:webHidden/>
              </w:rPr>
              <w:t>49</w:t>
            </w:r>
            <w:r w:rsidR="00767488">
              <w:rPr>
                <w:noProof/>
                <w:webHidden/>
              </w:rPr>
              <w:fldChar w:fldCharType="end"/>
            </w:r>
          </w:hyperlink>
        </w:p>
        <w:p w14:paraId="417487D9" w14:textId="54BA3616" w:rsidR="00767488" w:rsidRDefault="006247A9" w:rsidP="00DB1851">
          <w:pPr>
            <w:pStyle w:val="ndice2"/>
            <w:ind w:hanging="362"/>
            <w:rPr>
              <w:rFonts w:eastAsiaTheme="minorEastAsia" w:cstheme="minorBidi"/>
              <w:noProof/>
              <w:sz w:val="22"/>
              <w:szCs w:val="22"/>
              <w:lang w:eastAsia="pt-PT"/>
            </w:rPr>
          </w:pPr>
          <w:hyperlink w:anchor="_Toc504741123" w:history="1">
            <w:r w:rsidR="00767488" w:rsidRPr="00BA76A6">
              <w:rPr>
                <w:rStyle w:val="Hiperligao"/>
                <w:noProof/>
              </w:rPr>
              <w:t>4.2 Arquitetura Final</w:t>
            </w:r>
            <w:r w:rsidR="00767488">
              <w:rPr>
                <w:noProof/>
                <w:webHidden/>
              </w:rPr>
              <w:tab/>
            </w:r>
            <w:r w:rsidR="00767488">
              <w:rPr>
                <w:noProof/>
                <w:webHidden/>
              </w:rPr>
              <w:fldChar w:fldCharType="begin"/>
            </w:r>
            <w:r w:rsidR="00767488">
              <w:rPr>
                <w:noProof/>
                <w:webHidden/>
              </w:rPr>
              <w:instrText xml:space="preserve"> PAGEREF _Toc504741123 \h </w:instrText>
            </w:r>
            <w:r w:rsidR="00767488">
              <w:rPr>
                <w:noProof/>
                <w:webHidden/>
              </w:rPr>
            </w:r>
            <w:r w:rsidR="00767488">
              <w:rPr>
                <w:noProof/>
                <w:webHidden/>
              </w:rPr>
              <w:fldChar w:fldCharType="separate"/>
            </w:r>
            <w:r w:rsidR="00767488">
              <w:rPr>
                <w:noProof/>
                <w:webHidden/>
              </w:rPr>
              <w:t>50</w:t>
            </w:r>
            <w:r w:rsidR="00767488">
              <w:rPr>
                <w:noProof/>
                <w:webHidden/>
              </w:rPr>
              <w:fldChar w:fldCharType="end"/>
            </w:r>
          </w:hyperlink>
        </w:p>
        <w:p w14:paraId="2E8C548B" w14:textId="389B0C36" w:rsidR="00767488" w:rsidRDefault="006247A9" w:rsidP="00DB1851">
          <w:pPr>
            <w:pStyle w:val="ndice2"/>
            <w:ind w:hanging="362"/>
            <w:rPr>
              <w:rFonts w:eastAsiaTheme="minorEastAsia" w:cstheme="minorBidi"/>
              <w:noProof/>
              <w:sz w:val="22"/>
              <w:szCs w:val="22"/>
              <w:lang w:eastAsia="pt-PT"/>
            </w:rPr>
          </w:pPr>
          <w:hyperlink w:anchor="_Toc504741124" w:history="1">
            <w:r w:rsidR="00767488" w:rsidRPr="00BA76A6">
              <w:rPr>
                <w:rStyle w:val="Hiperligao"/>
                <w:noProof/>
              </w:rPr>
              <w:t>4.3 Avaliação da Interface</w:t>
            </w:r>
            <w:r w:rsidR="00767488">
              <w:rPr>
                <w:noProof/>
                <w:webHidden/>
              </w:rPr>
              <w:tab/>
            </w:r>
            <w:r w:rsidR="00767488">
              <w:rPr>
                <w:noProof/>
                <w:webHidden/>
              </w:rPr>
              <w:fldChar w:fldCharType="begin"/>
            </w:r>
            <w:r w:rsidR="00767488">
              <w:rPr>
                <w:noProof/>
                <w:webHidden/>
              </w:rPr>
              <w:instrText xml:space="preserve"> PAGEREF _Toc504741124 \h </w:instrText>
            </w:r>
            <w:r w:rsidR="00767488">
              <w:rPr>
                <w:noProof/>
                <w:webHidden/>
              </w:rPr>
            </w:r>
            <w:r w:rsidR="00767488">
              <w:rPr>
                <w:noProof/>
                <w:webHidden/>
              </w:rPr>
              <w:fldChar w:fldCharType="separate"/>
            </w:r>
            <w:r w:rsidR="00767488">
              <w:rPr>
                <w:noProof/>
                <w:webHidden/>
              </w:rPr>
              <w:t>51</w:t>
            </w:r>
            <w:r w:rsidR="00767488">
              <w:rPr>
                <w:noProof/>
                <w:webHidden/>
              </w:rPr>
              <w:fldChar w:fldCharType="end"/>
            </w:r>
          </w:hyperlink>
        </w:p>
        <w:p w14:paraId="589421A0" w14:textId="2281E703" w:rsidR="00767488" w:rsidRDefault="006247A9" w:rsidP="00DB1851">
          <w:pPr>
            <w:pStyle w:val="ndice2"/>
            <w:ind w:hanging="362"/>
            <w:rPr>
              <w:rFonts w:eastAsiaTheme="minorEastAsia" w:cstheme="minorBidi"/>
              <w:noProof/>
              <w:sz w:val="22"/>
              <w:szCs w:val="22"/>
              <w:lang w:eastAsia="pt-PT"/>
            </w:rPr>
          </w:pPr>
          <w:hyperlink w:anchor="_Toc504741125" w:history="1">
            <w:r w:rsidR="00767488" w:rsidRPr="00BA76A6">
              <w:rPr>
                <w:rStyle w:val="Hiperligao"/>
                <w:noProof/>
              </w:rPr>
              <w:t>4.4 Sistema Desenvolvido</w:t>
            </w:r>
            <w:r w:rsidR="00767488">
              <w:rPr>
                <w:noProof/>
                <w:webHidden/>
              </w:rPr>
              <w:tab/>
            </w:r>
            <w:r w:rsidR="00767488">
              <w:rPr>
                <w:noProof/>
                <w:webHidden/>
              </w:rPr>
              <w:fldChar w:fldCharType="begin"/>
            </w:r>
            <w:r w:rsidR="00767488">
              <w:rPr>
                <w:noProof/>
                <w:webHidden/>
              </w:rPr>
              <w:instrText xml:space="preserve"> PAGEREF _Toc504741125 \h </w:instrText>
            </w:r>
            <w:r w:rsidR="00767488">
              <w:rPr>
                <w:noProof/>
                <w:webHidden/>
              </w:rPr>
            </w:r>
            <w:r w:rsidR="00767488">
              <w:rPr>
                <w:noProof/>
                <w:webHidden/>
              </w:rPr>
              <w:fldChar w:fldCharType="separate"/>
            </w:r>
            <w:r w:rsidR="00767488">
              <w:rPr>
                <w:noProof/>
                <w:webHidden/>
              </w:rPr>
              <w:t>53</w:t>
            </w:r>
            <w:r w:rsidR="00767488">
              <w:rPr>
                <w:noProof/>
                <w:webHidden/>
              </w:rPr>
              <w:fldChar w:fldCharType="end"/>
            </w:r>
          </w:hyperlink>
        </w:p>
        <w:p w14:paraId="45DADBC1" w14:textId="327925E9" w:rsidR="00767488" w:rsidRDefault="006247A9" w:rsidP="00DB1851">
          <w:pPr>
            <w:pStyle w:val="ndice2"/>
            <w:ind w:hanging="362"/>
            <w:rPr>
              <w:rFonts w:eastAsiaTheme="minorEastAsia" w:cstheme="minorBidi"/>
              <w:noProof/>
              <w:sz w:val="22"/>
              <w:szCs w:val="22"/>
              <w:lang w:eastAsia="pt-PT"/>
            </w:rPr>
          </w:pPr>
          <w:hyperlink w:anchor="_Toc504741126" w:history="1">
            <w:r w:rsidR="00767488" w:rsidRPr="00BA76A6">
              <w:rPr>
                <w:rStyle w:val="Hiperligao"/>
                <w:noProof/>
              </w:rPr>
              <w:t>4.5 Resultados Obtidos</w:t>
            </w:r>
            <w:r w:rsidR="00767488">
              <w:rPr>
                <w:noProof/>
                <w:webHidden/>
              </w:rPr>
              <w:tab/>
            </w:r>
            <w:r w:rsidR="00767488">
              <w:rPr>
                <w:noProof/>
                <w:webHidden/>
              </w:rPr>
              <w:fldChar w:fldCharType="begin"/>
            </w:r>
            <w:r w:rsidR="00767488">
              <w:rPr>
                <w:noProof/>
                <w:webHidden/>
              </w:rPr>
              <w:instrText xml:space="preserve"> PAGEREF _Toc504741126 \h </w:instrText>
            </w:r>
            <w:r w:rsidR="00767488">
              <w:rPr>
                <w:noProof/>
                <w:webHidden/>
              </w:rPr>
            </w:r>
            <w:r w:rsidR="00767488">
              <w:rPr>
                <w:noProof/>
                <w:webHidden/>
              </w:rPr>
              <w:fldChar w:fldCharType="separate"/>
            </w:r>
            <w:r w:rsidR="00767488">
              <w:rPr>
                <w:noProof/>
                <w:webHidden/>
              </w:rPr>
              <w:t>56</w:t>
            </w:r>
            <w:r w:rsidR="00767488">
              <w:rPr>
                <w:noProof/>
                <w:webHidden/>
              </w:rPr>
              <w:fldChar w:fldCharType="end"/>
            </w:r>
          </w:hyperlink>
        </w:p>
        <w:p w14:paraId="782D52C7" w14:textId="5CDC4E0F" w:rsidR="00767488" w:rsidRDefault="006247A9" w:rsidP="00DB1851">
          <w:pPr>
            <w:pStyle w:val="ndice1"/>
            <w:ind w:hanging="362"/>
            <w:rPr>
              <w:rFonts w:eastAsiaTheme="minorEastAsia" w:cstheme="minorBidi"/>
              <w:noProof/>
              <w:sz w:val="22"/>
              <w:szCs w:val="22"/>
              <w:lang w:eastAsia="pt-PT"/>
            </w:rPr>
          </w:pPr>
          <w:hyperlink w:anchor="_Toc504741127" w:history="1">
            <w:r w:rsidR="00767488" w:rsidRPr="00BA76A6">
              <w:rPr>
                <w:rStyle w:val="Hiperligao"/>
                <w:noProof/>
              </w:rPr>
              <w:t>5. Conclusões e Trabalho Futuro</w:t>
            </w:r>
            <w:r w:rsidR="00767488">
              <w:rPr>
                <w:noProof/>
                <w:webHidden/>
              </w:rPr>
              <w:tab/>
            </w:r>
            <w:r w:rsidR="00767488">
              <w:rPr>
                <w:noProof/>
                <w:webHidden/>
              </w:rPr>
              <w:fldChar w:fldCharType="begin"/>
            </w:r>
            <w:r w:rsidR="00767488">
              <w:rPr>
                <w:noProof/>
                <w:webHidden/>
              </w:rPr>
              <w:instrText xml:space="preserve"> PAGEREF _Toc504741127 \h </w:instrText>
            </w:r>
            <w:r w:rsidR="00767488">
              <w:rPr>
                <w:noProof/>
                <w:webHidden/>
              </w:rPr>
            </w:r>
            <w:r w:rsidR="00767488">
              <w:rPr>
                <w:noProof/>
                <w:webHidden/>
              </w:rPr>
              <w:fldChar w:fldCharType="separate"/>
            </w:r>
            <w:r w:rsidR="00767488">
              <w:rPr>
                <w:noProof/>
                <w:webHidden/>
              </w:rPr>
              <w:t>57</w:t>
            </w:r>
            <w:r w:rsidR="00767488">
              <w:rPr>
                <w:noProof/>
                <w:webHidden/>
              </w:rPr>
              <w:fldChar w:fldCharType="end"/>
            </w:r>
          </w:hyperlink>
        </w:p>
        <w:p w14:paraId="7DCD8A0F" w14:textId="646D2F0B" w:rsidR="00767488" w:rsidRDefault="006247A9" w:rsidP="00DB1851">
          <w:pPr>
            <w:pStyle w:val="ndice1"/>
            <w:ind w:hanging="362"/>
            <w:rPr>
              <w:rFonts w:eastAsiaTheme="minorEastAsia" w:cstheme="minorBidi"/>
              <w:noProof/>
              <w:sz w:val="22"/>
              <w:szCs w:val="22"/>
              <w:lang w:eastAsia="pt-PT"/>
            </w:rPr>
          </w:pPr>
          <w:hyperlink w:anchor="_Toc504741128" w:history="1">
            <w:r w:rsidR="00767488" w:rsidRPr="00BA76A6">
              <w:rPr>
                <w:rStyle w:val="Hiperligao"/>
                <w:noProof/>
                <w:lang w:val="en-US"/>
              </w:rPr>
              <w:t>6. Referências</w:t>
            </w:r>
            <w:r w:rsidR="00767488">
              <w:rPr>
                <w:noProof/>
                <w:webHidden/>
              </w:rPr>
              <w:tab/>
            </w:r>
            <w:r w:rsidR="00767488">
              <w:rPr>
                <w:noProof/>
                <w:webHidden/>
              </w:rPr>
              <w:fldChar w:fldCharType="begin"/>
            </w:r>
            <w:r w:rsidR="00767488">
              <w:rPr>
                <w:noProof/>
                <w:webHidden/>
              </w:rPr>
              <w:instrText xml:space="preserve"> PAGEREF _Toc504741128 \h </w:instrText>
            </w:r>
            <w:r w:rsidR="00767488">
              <w:rPr>
                <w:noProof/>
                <w:webHidden/>
              </w:rPr>
            </w:r>
            <w:r w:rsidR="00767488">
              <w:rPr>
                <w:noProof/>
                <w:webHidden/>
              </w:rPr>
              <w:fldChar w:fldCharType="separate"/>
            </w:r>
            <w:r w:rsidR="00767488">
              <w:rPr>
                <w:noProof/>
                <w:webHidden/>
              </w:rPr>
              <w:t>58</w:t>
            </w:r>
            <w:r w:rsidR="00767488">
              <w:rPr>
                <w:noProof/>
                <w:webHidden/>
              </w:rPr>
              <w:fldChar w:fldCharType="end"/>
            </w:r>
          </w:hyperlink>
        </w:p>
        <w:p w14:paraId="513665B2" w14:textId="37573DB0" w:rsidR="00767488" w:rsidRDefault="006247A9" w:rsidP="00DB1851">
          <w:pPr>
            <w:pStyle w:val="ndice1"/>
            <w:ind w:hanging="362"/>
            <w:rPr>
              <w:rFonts w:eastAsiaTheme="minorEastAsia" w:cstheme="minorBidi"/>
              <w:noProof/>
              <w:sz w:val="22"/>
              <w:szCs w:val="22"/>
              <w:lang w:eastAsia="pt-PT"/>
            </w:rPr>
          </w:pPr>
          <w:hyperlink w:anchor="_Toc504741129" w:history="1">
            <w:r w:rsidR="00767488" w:rsidRPr="00BA76A6">
              <w:rPr>
                <w:rStyle w:val="Hiperligao"/>
                <w:noProof/>
              </w:rPr>
              <w:t>7. Anexos</w:t>
            </w:r>
            <w:r w:rsidR="00767488">
              <w:rPr>
                <w:noProof/>
                <w:webHidden/>
              </w:rPr>
              <w:tab/>
            </w:r>
            <w:r w:rsidR="00767488">
              <w:rPr>
                <w:noProof/>
                <w:webHidden/>
              </w:rPr>
              <w:fldChar w:fldCharType="begin"/>
            </w:r>
            <w:r w:rsidR="00767488">
              <w:rPr>
                <w:noProof/>
                <w:webHidden/>
              </w:rPr>
              <w:instrText xml:space="preserve"> PAGEREF _Toc504741129 \h </w:instrText>
            </w:r>
            <w:r w:rsidR="00767488">
              <w:rPr>
                <w:noProof/>
                <w:webHidden/>
              </w:rPr>
            </w:r>
            <w:r w:rsidR="00767488">
              <w:rPr>
                <w:noProof/>
                <w:webHidden/>
              </w:rPr>
              <w:fldChar w:fldCharType="separate"/>
            </w:r>
            <w:r w:rsidR="00767488">
              <w:rPr>
                <w:noProof/>
                <w:webHidden/>
              </w:rPr>
              <w:t>60</w:t>
            </w:r>
            <w:r w:rsidR="00767488">
              <w:rPr>
                <w:noProof/>
                <w:webHidden/>
              </w:rPr>
              <w:fldChar w:fldCharType="end"/>
            </w:r>
          </w:hyperlink>
        </w:p>
        <w:p w14:paraId="535447D4" w14:textId="61A4B473"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5A34EE3" w14:textId="6C7B10A6" w:rsidR="00D162D6"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3197216" w:history="1">
        <w:r w:rsidR="00D162D6" w:rsidRPr="00D162D6">
          <w:rPr>
            <w:rStyle w:val="Hiperligao"/>
            <w:bCs/>
            <w:noProof/>
          </w:rPr>
          <w:t>Figura 1 - HMI para Fabrico Aditivo</w:t>
        </w:r>
        <w:r w:rsidR="00D162D6">
          <w:rPr>
            <w:noProof/>
            <w:webHidden/>
          </w:rPr>
          <w:tab/>
        </w:r>
        <w:r w:rsidR="00D162D6">
          <w:rPr>
            <w:noProof/>
            <w:webHidden/>
          </w:rPr>
          <w:fldChar w:fldCharType="begin"/>
        </w:r>
        <w:r w:rsidR="00D162D6">
          <w:rPr>
            <w:noProof/>
            <w:webHidden/>
          </w:rPr>
          <w:instrText xml:space="preserve"> PAGEREF _Toc503197216 \h </w:instrText>
        </w:r>
        <w:r w:rsidR="00D162D6">
          <w:rPr>
            <w:noProof/>
            <w:webHidden/>
          </w:rPr>
        </w:r>
        <w:r w:rsidR="00D162D6">
          <w:rPr>
            <w:noProof/>
            <w:webHidden/>
          </w:rPr>
          <w:fldChar w:fldCharType="separate"/>
        </w:r>
        <w:r w:rsidR="00D162D6">
          <w:rPr>
            <w:noProof/>
            <w:webHidden/>
          </w:rPr>
          <w:t>2</w:t>
        </w:r>
        <w:r w:rsidR="00D162D6">
          <w:rPr>
            <w:noProof/>
            <w:webHidden/>
          </w:rPr>
          <w:fldChar w:fldCharType="end"/>
        </w:r>
      </w:hyperlink>
    </w:p>
    <w:p w14:paraId="35162219" w14:textId="33D5BB75"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17" w:history="1">
        <w:r w:rsidR="00D162D6" w:rsidRPr="00DC40EC">
          <w:rPr>
            <w:rStyle w:val="Hiperligao"/>
            <w:noProof/>
          </w:rPr>
          <w:t>Figura 2 - Diagrama de Gantt do Projeto</w:t>
        </w:r>
        <w:r w:rsidR="00D162D6">
          <w:rPr>
            <w:noProof/>
            <w:webHidden/>
          </w:rPr>
          <w:tab/>
        </w:r>
        <w:r w:rsidR="00D162D6">
          <w:rPr>
            <w:noProof/>
            <w:webHidden/>
          </w:rPr>
          <w:fldChar w:fldCharType="begin"/>
        </w:r>
        <w:r w:rsidR="00D162D6">
          <w:rPr>
            <w:noProof/>
            <w:webHidden/>
          </w:rPr>
          <w:instrText xml:space="preserve"> PAGEREF _Toc503197217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2D26E56F" w14:textId="02C09DB4"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18" w:history="1">
        <w:r w:rsidR="00D162D6" w:rsidRPr="00DC40EC">
          <w:rPr>
            <w:rStyle w:val="Hiperligao"/>
            <w:noProof/>
          </w:rPr>
          <w:t>Figura 3 - Exemplo de um PLC do fabricante Omron</w:t>
        </w:r>
        <w:r w:rsidR="00D162D6">
          <w:rPr>
            <w:noProof/>
            <w:webHidden/>
          </w:rPr>
          <w:tab/>
        </w:r>
        <w:r w:rsidR="00D162D6">
          <w:rPr>
            <w:noProof/>
            <w:webHidden/>
          </w:rPr>
          <w:fldChar w:fldCharType="begin"/>
        </w:r>
        <w:r w:rsidR="00D162D6">
          <w:rPr>
            <w:noProof/>
            <w:webHidden/>
          </w:rPr>
          <w:instrText xml:space="preserve"> PAGEREF _Toc503197218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483CB0AF" w14:textId="359AB26A"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19" w:history="1">
        <w:r w:rsidR="00D162D6" w:rsidRPr="00DC40EC">
          <w:rPr>
            <w:rStyle w:val="Hiperligao"/>
            <w:noProof/>
          </w:rPr>
          <w:t>Figura 4 - Sensores do fabricante OMRON</w:t>
        </w:r>
        <w:r w:rsidR="00D162D6">
          <w:rPr>
            <w:noProof/>
            <w:webHidden/>
          </w:rPr>
          <w:tab/>
        </w:r>
        <w:r w:rsidR="00D162D6">
          <w:rPr>
            <w:noProof/>
            <w:webHidden/>
          </w:rPr>
          <w:fldChar w:fldCharType="begin"/>
        </w:r>
        <w:r w:rsidR="00D162D6">
          <w:rPr>
            <w:noProof/>
            <w:webHidden/>
          </w:rPr>
          <w:instrText xml:space="preserve"> PAGEREF _Toc503197219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5B530FDA" w14:textId="1C5F1D89"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20" w:history="1">
        <w:r w:rsidR="00D162D6" w:rsidRPr="00DC40EC">
          <w:rPr>
            <w:rStyle w:val="Hiperligao"/>
            <w:noProof/>
          </w:rPr>
          <w:t>Figura 5 - Exemplo de drives industriais</w:t>
        </w:r>
        <w:r w:rsidR="00D162D6">
          <w:rPr>
            <w:noProof/>
            <w:webHidden/>
          </w:rPr>
          <w:tab/>
        </w:r>
        <w:r w:rsidR="00D162D6">
          <w:rPr>
            <w:noProof/>
            <w:webHidden/>
          </w:rPr>
          <w:fldChar w:fldCharType="begin"/>
        </w:r>
        <w:r w:rsidR="00D162D6">
          <w:rPr>
            <w:noProof/>
            <w:webHidden/>
          </w:rPr>
          <w:instrText xml:space="preserve"> PAGEREF _Toc503197220 \h </w:instrText>
        </w:r>
        <w:r w:rsidR="00D162D6">
          <w:rPr>
            <w:noProof/>
            <w:webHidden/>
          </w:rPr>
        </w:r>
        <w:r w:rsidR="00D162D6">
          <w:rPr>
            <w:noProof/>
            <w:webHidden/>
          </w:rPr>
          <w:fldChar w:fldCharType="separate"/>
        </w:r>
        <w:r w:rsidR="00D162D6">
          <w:rPr>
            <w:noProof/>
            <w:webHidden/>
          </w:rPr>
          <w:t>9</w:t>
        </w:r>
        <w:r w:rsidR="00D162D6">
          <w:rPr>
            <w:noProof/>
            <w:webHidden/>
          </w:rPr>
          <w:fldChar w:fldCharType="end"/>
        </w:r>
      </w:hyperlink>
    </w:p>
    <w:p w14:paraId="1C93F5B7" w14:textId="1E5EFC4A"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21" w:history="1">
        <w:r w:rsidR="00D162D6" w:rsidRPr="00DC40EC">
          <w:rPr>
            <w:rStyle w:val="Hiperligao"/>
            <w:noProof/>
          </w:rPr>
          <w:t>Figura 6 - Ambiente de desenvolvimento Twincat 3</w:t>
        </w:r>
        <w:r w:rsidR="00D162D6">
          <w:rPr>
            <w:noProof/>
            <w:webHidden/>
          </w:rPr>
          <w:tab/>
        </w:r>
        <w:r w:rsidR="00D162D6">
          <w:rPr>
            <w:noProof/>
            <w:webHidden/>
          </w:rPr>
          <w:fldChar w:fldCharType="begin"/>
        </w:r>
        <w:r w:rsidR="00D162D6">
          <w:rPr>
            <w:noProof/>
            <w:webHidden/>
          </w:rPr>
          <w:instrText xml:space="preserve"> PAGEREF _Toc503197221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734626F3" w14:textId="4C4DADB4"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22" w:history="1">
        <w:r w:rsidR="00D162D6" w:rsidRPr="00DC40EC">
          <w:rPr>
            <w:rStyle w:val="Hiperligao"/>
            <w:noProof/>
          </w:rPr>
          <w:t>Figura 7 - Ambiente de desenvolvimento SIMATIC STEP 7</w:t>
        </w:r>
        <w:r w:rsidR="00D162D6">
          <w:rPr>
            <w:noProof/>
            <w:webHidden/>
          </w:rPr>
          <w:tab/>
        </w:r>
        <w:r w:rsidR="00D162D6">
          <w:rPr>
            <w:noProof/>
            <w:webHidden/>
          </w:rPr>
          <w:fldChar w:fldCharType="begin"/>
        </w:r>
        <w:r w:rsidR="00D162D6">
          <w:rPr>
            <w:noProof/>
            <w:webHidden/>
          </w:rPr>
          <w:instrText xml:space="preserve"> PAGEREF _Toc503197222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65511E54" w14:textId="241A7345"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23" w:history="1">
        <w:r w:rsidR="00D162D6" w:rsidRPr="00DC40EC">
          <w:rPr>
            <w:rStyle w:val="Hiperligao"/>
            <w:noProof/>
          </w:rPr>
          <w:t>Figura 8 - Ambiente de desenvolvimento PL7</w:t>
        </w:r>
        <w:r w:rsidR="00D162D6">
          <w:rPr>
            <w:noProof/>
            <w:webHidden/>
          </w:rPr>
          <w:tab/>
        </w:r>
        <w:r w:rsidR="00D162D6">
          <w:rPr>
            <w:noProof/>
            <w:webHidden/>
          </w:rPr>
          <w:fldChar w:fldCharType="begin"/>
        </w:r>
        <w:r w:rsidR="00D162D6">
          <w:rPr>
            <w:noProof/>
            <w:webHidden/>
          </w:rPr>
          <w:instrText xml:space="preserve"> PAGEREF _Toc503197223 \h </w:instrText>
        </w:r>
        <w:r w:rsidR="00D162D6">
          <w:rPr>
            <w:noProof/>
            <w:webHidden/>
          </w:rPr>
        </w:r>
        <w:r w:rsidR="00D162D6">
          <w:rPr>
            <w:noProof/>
            <w:webHidden/>
          </w:rPr>
          <w:fldChar w:fldCharType="separate"/>
        </w:r>
        <w:r w:rsidR="00D162D6">
          <w:rPr>
            <w:noProof/>
            <w:webHidden/>
          </w:rPr>
          <w:t>12</w:t>
        </w:r>
        <w:r w:rsidR="00D162D6">
          <w:rPr>
            <w:noProof/>
            <w:webHidden/>
          </w:rPr>
          <w:fldChar w:fldCharType="end"/>
        </w:r>
      </w:hyperlink>
    </w:p>
    <w:p w14:paraId="740565A3" w14:textId="17A3C910"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24" w:history="1">
        <w:r w:rsidR="00D162D6" w:rsidRPr="00DC40EC">
          <w:rPr>
            <w:rStyle w:val="Hiperligao"/>
            <w:noProof/>
          </w:rPr>
          <w:t>Figura 9 - Indústria 4.0</w:t>
        </w:r>
        <w:r w:rsidR="00D162D6">
          <w:rPr>
            <w:noProof/>
            <w:webHidden/>
          </w:rPr>
          <w:tab/>
        </w:r>
        <w:r w:rsidR="00D162D6">
          <w:rPr>
            <w:noProof/>
            <w:webHidden/>
          </w:rPr>
          <w:fldChar w:fldCharType="begin"/>
        </w:r>
        <w:r w:rsidR="00D162D6">
          <w:rPr>
            <w:noProof/>
            <w:webHidden/>
          </w:rPr>
          <w:instrText xml:space="preserve"> PAGEREF _Toc503197224 \h </w:instrText>
        </w:r>
        <w:r w:rsidR="00D162D6">
          <w:rPr>
            <w:noProof/>
            <w:webHidden/>
          </w:rPr>
        </w:r>
        <w:r w:rsidR="00D162D6">
          <w:rPr>
            <w:noProof/>
            <w:webHidden/>
          </w:rPr>
          <w:fldChar w:fldCharType="separate"/>
        </w:r>
        <w:r w:rsidR="00D162D6">
          <w:rPr>
            <w:noProof/>
            <w:webHidden/>
          </w:rPr>
          <w:t>13</w:t>
        </w:r>
        <w:r w:rsidR="00D162D6">
          <w:rPr>
            <w:noProof/>
            <w:webHidden/>
          </w:rPr>
          <w:fldChar w:fldCharType="end"/>
        </w:r>
      </w:hyperlink>
    </w:p>
    <w:p w14:paraId="0E19185A" w14:textId="7A5F4C08"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25" w:history="1">
        <w:r w:rsidR="00D162D6" w:rsidRPr="00DC40EC">
          <w:rPr>
            <w:rStyle w:val="Hiperligao"/>
            <w:noProof/>
          </w:rPr>
          <w:t>Figura 10 - Fábrica Inteligente</w:t>
        </w:r>
        <w:r w:rsidR="00D162D6">
          <w:rPr>
            <w:noProof/>
            <w:webHidden/>
          </w:rPr>
          <w:tab/>
        </w:r>
        <w:r w:rsidR="00D162D6">
          <w:rPr>
            <w:noProof/>
            <w:webHidden/>
          </w:rPr>
          <w:fldChar w:fldCharType="begin"/>
        </w:r>
        <w:r w:rsidR="00D162D6">
          <w:rPr>
            <w:noProof/>
            <w:webHidden/>
          </w:rPr>
          <w:instrText xml:space="preserve"> PAGEREF _Toc503197225 \h </w:instrText>
        </w:r>
        <w:r w:rsidR="00D162D6">
          <w:rPr>
            <w:noProof/>
            <w:webHidden/>
          </w:rPr>
        </w:r>
        <w:r w:rsidR="00D162D6">
          <w:rPr>
            <w:noProof/>
            <w:webHidden/>
          </w:rPr>
          <w:fldChar w:fldCharType="separate"/>
        </w:r>
        <w:r w:rsidR="00D162D6">
          <w:rPr>
            <w:noProof/>
            <w:webHidden/>
          </w:rPr>
          <w:t>14</w:t>
        </w:r>
        <w:r w:rsidR="00D162D6">
          <w:rPr>
            <w:noProof/>
            <w:webHidden/>
          </w:rPr>
          <w:fldChar w:fldCharType="end"/>
        </w:r>
      </w:hyperlink>
    </w:p>
    <w:p w14:paraId="73C7EB2A" w14:textId="488CEC8C"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26" w:history="1">
        <w:r w:rsidR="00D162D6" w:rsidRPr="00DC40EC">
          <w:rPr>
            <w:rStyle w:val="Hiperligao"/>
            <w:noProof/>
          </w:rPr>
          <w:t>Figura 11 - Arquitetura do protocolo HTTP</w:t>
        </w:r>
        <w:r w:rsidR="00D162D6">
          <w:rPr>
            <w:noProof/>
            <w:webHidden/>
          </w:rPr>
          <w:tab/>
        </w:r>
        <w:r w:rsidR="00D162D6">
          <w:rPr>
            <w:noProof/>
            <w:webHidden/>
          </w:rPr>
          <w:fldChar w:fldCharType="begin"/>
        </w:r>
        <w:r w:rsidR="00D162D6">
          <w:rPr>
            <w:noProof/>
            <w:webHidden/>
          </w:rPr>
          <w:instrText xml:space="preserve"> PAGEREF _Toc503197226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5795AC7B" w14:textId="2A4BDF08"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27" w:history="1">
        <w:r w:rsidR="00D162D6" w:rsidRPr="00DC40EC">
          <w:rPr>
            <w:rStyle w:val="Hiperligao"/>
            <w:noProof/>
          </w:rPr>
          <w:t>Figura 12 – Lado cliente da web</w:t>
        </w:r>
        <w:r w:rsidR="00D162D6">
          <w:rPr>
            <w:noProof/>
            <w:webHidden/>
          </w:rPr>
          <w:tab/>
        </w:r>
        <w:r w:rsidR="00D162D6">
          <w:rPr>
            <w:noProof/>
            <w:webHidden/>
          </w:rPr>
          <w:fldChar w:fldCharType="begin"/>
        </w:r>
        <w:r w:rsidR="00D162D6">
          <w:rPr>
            <w:noProof/>
            <w:webHidden/>
          </w:rPr>
          <w:instrText xml:space="preserve"> PAGEREF _Toc503197227 \h </w:instrText>
        </w:r>
        <w:r w:rsidR="00D162D6">
          <w:rPr>
            <w:noProof/>
            <w:webHidden/>
          </w:rPr>
        </w:r>
        <w:r w:rsidR="00D162D6">
          <w:rPr>
            <w:noProof/>
            <w:webHidden/>
          </w:rPr>
          <w:fldChar w:fldCharType="separate"/>
        </w:r>
        <w:r w:rsidR="00D162D6">
          <w:rPr>
            <w:noProof/>
            <w:webHidden/>
          </w:rPr>
          <w:t>18</w:t>
        </w:r>
        <w:r w:rsidR="00D162D6">
          <w:rPr>
            <w:noProof/>
            <w:webHidden/>
          </w:rPr>
          <w:fldChar w:fldCharType="end"/>
        </w:r>
      </w:hyperlink>
    </w:p>
    <w:p w14:paraId="2406DF33" w14:textId="75B7744C"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28" w:history="1">
        <w:r w:rsidR="00D162D6" w:rsidRPr="00DC40EC">
          <w:rPr>
            <w:rStyle w:val="Hiperligao"/>
            <w:noProof/>
          </w:rPr>
          <w:t>Figura 13 - Arquitetura base de aplicações web</w:t>
        </w:r>
        <w:r w:rsidR="00D162D6">
          <w:rPr>
            <w:noProof/>
            <w:webHidden/>
          </w:rPr>
          <w:tab/>
        </w:r>
        <w:r w:rsidR="00D162D6">
          <w:rPr>
            <w:noProof/>
            <w:webHidden/>
          </w:rPr>
          <w:fldChar w:fldCharType="begin"/>
        </w:r>
        <w:r w:rsidR="00D162D6">
          <w:rPr>
            <w:noProof/>
            <w:webHidden/>
          </w:rPr>
          <w:instrText xml:space="preserve"> PAGEREF _Toc503197228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AD6C50" w14:textId="3E606FC6"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29" w:history="1">
        <w:r w:rsidR="00D162D6" w:rsidRPr="00DC40EC">
          <w:rPr>
            <w:rStyle w:val="Hiperligao"/>
            <w:noProof/>
          </w:rPr>
          <w:t>Figura 14 - Arquitetura Cloud Computing</w:t>
        </w:r>
        <w:r w:rsidR="00D162D6">
          <w:rPr>
            <w:noProof/>
            <w:webHidden/>
          </w:rPr>
          <w:tab/>
        </w:r>
        <w:r w:rsidR="00D162D6">
          <w:rPr>
            <w:noProof/>
            <w:webHidden/>
          </w:rPr>
          <w:fldChar w:fldCharType="begin"/>
        </w:r>
        <w:r w:rsidR="00D162D6">
          <w:rPr>
            <w:noProof/>
            <w:webHidden/>
          </w:rPr>
          <w:instrText xml:space="preserve"> PAGEREF _Toc503197229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210929" w14:textId="2FCDA6B4"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30" w:history="1">
        <w:r w:rsidR="00D162D6" w:rsidRPr="00DC40EC">
          <w:rPr>
            <w:rStyle w:val="Hiperligao"/>
            <w:noProof/>
            <w:lang w:val="en-US"/>
          </w:rPr>
          <w:t>Figura 15 - Human-Machine Interface.</w:t>
        </w:r>
        <w:r w:rsidR="00D162D6">
          <w:rPr>
            <w:noProof/>
            <w:webHidden/>
          </w:rPr>
          <w:tab/>
        </w:r>
        <w:r w:rsidR="00D162D6">
          <w:rPr>
            <w:noProof/>
            <w:webHidden/>
          </w:rPr>
          <w:fldChar w:fldCharType="begin"/>
        </w:r>
        <w:r w:rsidR="00D162D6">
          <w:rPr>
            <w:noProof/>
            <w:webHidden/>
          </w:rPr>
          <w:instrText xml:space="preserve"> PAGEREF _Toc503197230 \h </w:instrText>
        </w:r>
        <w:r w:rsidR="00D162D6">
          <w:rPr>
            <w:noProof/>
            <w:webHidden/>
          </w:rPr>
        </w:r>
        <w:r w:rsidR="00D162D6">
          <w:rPr>
            <w:noProof/>
            <w:webHidden/>
          </w:rPr>
          <w:fldChar w:fldCharType="separate"/>
        </w:r>
        <w:r w:rsidR="00D162D6">
          <w:rPr>
            <w:noProof/>
            <w:webHidden/>
          </w:rPr>
          <w:t>20</w:t>
        </w:r>
        <w:r w:rsidR="00D162D6">
          <w:rPr>
            <w:noProof/>
            <w:webHidden/>
          </w:rPr>
          <w:fldChar w:fldCharType="end"/>
        </w:r>
      </w:hyperlink>
    </w:p>
    <w:p w14:paraId="2C694A67" w14:textId="489CA57B"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31" w:history="1">
        <w:r w:rsidR="00D162D6" w:rsidRPr="00DC40EC">
          <w:rPr>
            <w:rStyle w:val="Hiperligao"/>
            <w:noProof/>
          </w:rPr>
          <w:t>Figura 16 - Arquitetura Sistema SCADA</w:t>
        </w:r>
        <w:r w:rsidR="00D162D6">
          <w:rPr>
            <w:noProof/>
            <w:webHidden/>
          </w:rPr>
          <w:tab/>
        </w:r>
        <w:r w:rsidR="00D162D6">
          <w:rPr>
            <w:noProof/>
            <w:webHidden/>
          </w:rPr>
          <w:fldChar w:fldCharType="begin"/>
        </w:r>
        <w:r w:rsidR="00D162D6">
          <w:rPr>
            <w:noProof/>
            <w:webHidden/>
          </w:rPr>
          <w:instrText xml:space="preserve"> PAGEREF _Toc503197231 \h </w:instrText>
        </w:r>
        <w:r w:rsidR="00D162D6">
          <w:rPr>
            <w:noProof/>
            <w:webHidden/>
          </w:rPr>
        </w:r>
        <w:r w:rsidR="00D162D6">
          <w:rPr>
            <w:noProof/>
            <w:webHidden/>
          </w:rPr>
          <w:fldChar w:fldCharType="separate"/>
        </w:r>
        <w:r w:rsidR="00D162D6">
          <w:rPr>
            <w:noProof/>
            <w:webHidden/>
          </w:rPr>
          <w:t>23</w:t>
        </w:r>
        <w:r w:rsidR="00D162D6">
          <w:rPr>
            <w:noProof/>
            <w:webHidden/>
          </w:rPr>
          <w:fldChar w:fldCharType="end"/>
        </w:r>
      </w:hyperlink>
    </w:p>
    <w:p w14:paraId="5E582975" w14:textId="1F09F586"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32" w:history="1">
        <w:r w:rsidR="00D162D6" w:rsidRPr="00DC40EC">
          <w:rPr>
            <w:rStyle w:val="Hiperligao"/>
            <w:noProof/>
          </w:rPr>
          <w:t>Figura 17 - Exemplo de fabrico aditivo.</w:t>
        </w:r>
        <w:r w:rsidR="00D162D6">
          <w:rPr>
            <w:noProof/>
            <w:webHidden/>
          </w:rPr>
          <w:tab/>
        </w:r>
        <w:r w:rsidR="00D162D6">
          <w:rPr>
            <w:noProof/>
            <w:webHidden/>
          </w:rPr>
          <w:fldChar w:fldCharType="begin"/>
        </w:r>
        <w:r w:rsidR="00D162D6">
          <w:rPr>
            <w:noProof/>
            <w:webHidden/>
          </w:rPr>
          <w:instrText xml:space="preserve"> PAGEREF _Toc503197232 \h </w:instrText>
        </w:r>
        <w:r w:rsidR="00D162D6">
          <w:rPr>
            <w:noProof/>
            <w:webHidden/>
          </w:rPr>
        </w:r>
        <w:r w:rsidR="00D162D6">
          <w:rPr>
            <w:noProof/>
            <w:webHidden/>
          </w:rPr>
          <w:fldChar w:fldCharType="separate"/>
        </w:r>
        <w:r w:rsidR="00D162D6">
          <w:rPr>
            <w:noProof/>
            <w:webHidden/>
          </w:rPr>
          <w:t>25</w:t>
        </w:r>
        <w:r w:rsidR="00D162D6">
          <w:rPr>
            <w:noProof/>
            <w:webHidden/>
          </w:rPr>
          <w:fldChar w:fldCharType="end"/>
        </w:r>
      </w:hyperlink>
    </w:p>
    <w:p w14:paraId="773B57C0" w14:textId="455433E9"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33" w:history="1">
        <w:r w:rsidR="00D162D6" w:rsidRPr="00DC40EC">
          <w:rPr>
            <w:rStyle w:val="Hiperligao"/>
            <w:noProof/>
          </w:rPr>
          <w:t>Figura 18 - Ganhos de Tempo (Fonte: (Guerra et al., 2016))</w:t>
        </w:r>
        <w:r w:rsidR="00D162D6">
          <w:rPr>
            <w:noProof/>
            <w:webHidden/>
          </w:rPr>
          <w:tab/>
        </w:r>
        <w:r w:rsidR="00D162D6">
          <w:rPr>
            <w:noProof/>
            <w:webHidden/>
          </w:rPr>
          <w:fldChar w:fldCharType="begin"/>
        </w:r>
        <w:r w:rsidR="00D162D6">
          <w:rPr>
            <w:noProof/>
            <w:webHidden/>
          </w:rPr>
          <w:instrText xml:space="preserve"> PAGEREF _Toc503197233 \h </w:instrText>
        </w:r>
        <w:r w:rsidR="00D162D6">
          <w:rPr>
            <w:noProof/>
            <w:webHidden/>
          </w:rPr>
        </w:r>
        <w:r w:rsidR="00D162D6">
          <w:rPr>
            <w:noProof/>
            <w:webHidden/>
          </w:rPr>
          <w:fldChar w:fldCharType="separate"/>
        </w:r>
        <w:r w:rsidR="00D162D6">
          <w:rPr>
            <w:noProof/>
            <w:webHidden/>
          </w:rPr>
          <w:t>28</w:t>
        </w:r>
        <w:r w:rsidR="00D162D6">
          <w:rPr>
            <w:noProof/>
            <w:webHidden/>
          </w:rPr>
          <w:fldChar w:fldCharType="end"/>
        </w:r>
      </w:hyperlink>
    </w:p>
    <w:p w14:paraId="3AA25052" w14:textId="1323EE9D"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34" w:history="1">
        <w:r w:rsidR="00D162D6" w:rsidRPr="00DC40EC">
          <w:rPr>
            <w:rStyle w:val="Hiperligao"/>
            <w:noProof/>
          </w:rPr>
          <w:t>Figura 19 - Linha de Paletização Automatizada (Kerezovic &amp; Sziebig, 2016)</w:t>
        </w:r>
        <w:r w:rsidR="00D162D6">
          <w:rPr>
            <w:noProof/>
            <w:webHidden/>
          </w:rPr>
          <w:tab/>
        </w:r>
        <w:r w:rsidR="00D162D6">
          <w:rPr>
            <w:noProof/>
            <w:webHidden/>
          </w:rPr>
          <w:fldChar w:fldCharType="begin"/>
        </w:r>
        <w:r w:rsidR="00D162D6">
          <w:rPr>
            <w:noProof/>
            <w:webHidden/>
          </w:rPr>
          <w:instrText xml:space="preserve"> PAGEREF _Toc503197234 \h </w:instrText>
        </w:r>
        <w:r w:rsidR="00D162D6">
          <w:rPr>
            <w:noProof/>
            <w:webHidden/>
          </w:rPr>
        </w:r>
        <w:r w:rsidR="00D162D6">
          <w:rPr>
            <w:noProof/>
            <w:webHidden/>
          </w:rPr>
          <w:fldChar w:fldCharType="separate"/>
        </w:r>
        <w:r w:rsidR="00D162D6">
          <w:rPr>
            <w:noProof/>
            <w:webHidden/>
          </w:rPr>
          <w:t>29</w:t>
        </w:r>
        <w:r w:rsidR="00D162D6">
          <w:rPr>
            <w:noProof/>
            <w:webHidden/>
          </w:rPr>
          <w:fldChar w:fldCharType="end"/>
        </w:r>
      </w:hyperlink>
    </w:p>
    <w:p w14:paraId="7FF01F18" w14:textId="6B18430A"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35" w:history="1">
        <w:r w:rsidR="00D162D6" w:rsidRPr="00DC40EC">
          <w:rPr>
            <w:rStyle w:val="Hiperligao"/>
            <w:noProof/>
          </w:rPr>
          <w:t>Figura 20 – Arquitetura para monitorização remota dos processos. Fonte: (Kacur et al., 2013)</w:t>
        </w:r>
        <w:r w:rsidR="00D162D6">
          <w:rPr>
            <w:noProof/>
            <w:webHidden/>
          </w:rPr>
          <w:tab/>
        </w:r>
        <w:r w:rsidR="00D162D6">
          <w:rPr>
            <w:noProof/>
            <w:webHidden/>
          </w:rPr>
          <w:fldChar w:fldCharType="begin"/>
        </w:r>
        <w:r w:rsidR="00D162D6">
          <w:rPr>
            <w:noProof/>
            <w:webHidden/>
          </w:rPr>
          <w:instrText xml:space="preserve"> PAGEREF _Toc503197235 \h </w:instrText>
        </w:r>
        <w:r w:rsidR="00D162D6">
          <w:rPr>
            <w:noProof/>
            <w:webHidden/>
          </w:rPr>
        </w:r>
        <w:r w:rsidR="00D162D6">
          <w:rPr>
            <w:noProof/>
            <w:webHidden/>
          </w:rPr>
          <w:fldChar w:fldCharType="separate"/>
        </w:r>
        <w:r w:rsidR="00D162D6">
          <w:rPr>
            <w:noProof/>
            <w:webHidden/>
          </w:rPr>
          <w:t>30</w:t>
        </w:r>
        <w:r w:rsidR="00D162D6">
          <w:rPr>
            <w:noProof/>
            <w:webHidden/>
          </w:rPr>
          <w:fldChar w:fldCharType="end"/>
        </w:r>
      </w:hyperlink>
    </w:p>
    <w:p w14:paraId="39E5DC99" w14:textId="7CBDAB72"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36" w:history="1">
        <w:r w:rsidR="00D162D6" w:rsidRPr="00DC40EC">
          <w:rPr>
            <w:rStyle w:val="Hiperligao"/>
            <w:noProof/>
          </w:rPr>
          <w:t>Figura 21 - Página web dinâmica para monitorização. Fonte: (Kacur et al., 2013)</w:t>
        </w:r>
        <w:r w:rsidR="00D162D6">
          <w:rPr>
            <w:noProof/>
            <w:webHidden/>
          </w:rPr>
          <w:tab/>
        </w:r>
        <w:r w:rsidR="00D162D6">
          <w:rPr>
            <w:noProof/>
            <w:webHidden/>
          </w:rPr>
          <w:fldChar w:fldCharType="begin"/>
        </w:r>
        <w:r w:rsidR="00D162D6">
          <w:rPr>
            <w:noProof/>
            <w:webHidden/>
          </w:rPr>
          <w:instrText xml:space="preserve"> PAGEREF _Toc503197236 \h </w:instrText>
        </w:r>
        <w:r w:rsidR="00D162D6">
          <w:rPr>
            <w:noProof/>
            <w:webHidden/>
          </w:rPr>
        </w:r>
        <w:r w:rsidR="00D162D6">
          <w:rPr>
            <w:noProof/>
            <w:webHidden/>
          </w:rPr>
          <w:fldChar w:fldCharType="separate"/>
        </w:r>
        <w:r w:rsidR="00D162D6">
          <w:rPr>
            <w:noProof/>
            <w:webHidden/>
          </w:rPr>
          <w:t>31</w:t>
        </w:r>
        <w:r w:rsidR="00D162D6">
          <w:rPr>
            <w:noProof/>
            <w:webHidden/>
          </w:rPr>
          <w:fldChar w:fldCharType="end"/>
        </w:r>
      </w:hyperlink>
    </w:p>
    <w:p w14:paraId="424C9D3E" w14:textId="22DD3A95"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37" w:history="1">
        <w:r w:rsidR="00D162D6" w:rsidRPr="00DC40EC">
          <w:rPr>
            <w:rStyle w:val="Hiperligao"/>
            <w:noProof/>
          </w:rPr>
          <w:t>Figura 22 - Aplicação Java para monitorizar temperatura. Fonte: (Kacur et al., 2013)</w:t>
        </w:r>
        <w:r w:rsidR="00D162D6">
          <w:rPr>
            <w:noProof/>
            <w:webHidden/>
          </w:rPr>
          <w:tab/>
        </w:r>
        <w:r w:rsidR="00D162D6">
          <w:rPr>
            <w:noProof/>
            <w:webHidden/>
          </w:rPr>
          <w:fldChar w:fldCharType="begin"/>
        </w:r>
        <w:r w:rsidR="00D162D6">
          <w:rPr>
            <w:noProof/>
            <w:webHidden/>
          </w:rPr>
          <w:instrText xml:space="preserve"> PAGEREF _Toc503197237 \h </w:instrText>
        </w:r>
        <w:r w:rsidR="00D162D6">
          <w:rPr>
            <w:noProof/>
            <w:webHidden/>
          </w:rPr>
        </w:r>
        <w:r w:rsidR="00D162D6">
          <w:rPr>
            <w:noProof/>
            <w:webHidden/>
          </w:rPr>
          <w:fldChar w:fldCharType="separate"/>
        </w:r>
        <w:r w:rsidR="00D162D6">
          <w:rPr>
            <w:noProof/>
            <w:webHidden/>
          </w:rPr>
          <w:t>32</w:t>
        </w:r>
        <w:r w:rsidR="00D162D6">
          <w:rPr>
            <w:noProof/>
            <w:webHidden/>
          </w:rPr>
          <w:fldChar w:fldCharType="end"/>
        </w:r>
      </w:hyperlink>
    </w:p>
    <w:p w14:paraId="10392E31" w14:textId="191CD077"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38" w:history="1">
        <w:r w:rsidR="00D162D6" w:rsidRPr="00DC40EC">
          <w:rPr>
            <w:rStyle w:val="Hiperligao"/>
            <w:noProof/>
          </w:rPr>
          <w:t>Figura 23 - Arquitetura do sistema para controlo remoto de laboratório. Fonte: (Bermudez-Ortega et al., 2016)</w:t>
        </w:r>
        <w:r w:rsidR="00D162D6">
          <w:rPr>
            <w:noProof/>
            <w:webHidden/>
          </w:rPr>
          <w:tab/>
        </w:r>
        <w:r w:rsidR="00D162D6">
          <w:rPr>
            <w:noProof/>
            <w:webHidden/>
          </w:rPr>
          <w:fldChar w:fldCharType="begin"/>
        </w:r>
        <w:r w:rsidR="00D162D6">
          <w:rPr>
            <w:noProof/>
            <w:webHidden/>
          </w:rPr>
          <w:instrText xml:space="preserve"> PAGEREF _Toc503197238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7CADB908" w14:textId="46B89595"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39" w:history="1">
        <w:r w:rsidR="00D162D6" w:rsidRPr="00DC40EC">
          <w:rPr>
            <w:rStyle w:val="Hiperligao"/>
            <w:noProof/>
          </w:rPr>
          <w:t>Figura 24 - Página no browser para controlo remoto. Fonte: (Bermudez-Ortega et al., 2016)</w:t>
        </w:r>
        <w:r w:rsidR="00D162D6">
          <w:rPr>
            <w:noProof/>
            <w:webHidden/>
          </w:rPr>
          <w:tab/>
        </w:r>
        <w:r w:rsidR="00D162D6">
          <w:rPr>
            <w:noProof/>
            <w:webHidden/>
          </w:rPr>
          <w:fldChar w:fldCharType="begin"/>
        </w:r>
        <w:r w:rsidR="00D162D6">
          <w:rPr>
            <w:noProof/>
            <w:webHidden/>
          </w:rPr>
          <w:instrText xml:space="preserve"> PAGEREF _Toc503197239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2FA060B1" w14:textId="35AB21FB"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40" w:history="1">
        <w:r w:rsidR="00D162D6" w:rsidRPr="00DC40EC">
          <w:rPr>
            <w:rStyle w:val="Hiperligao"/>
            <w:noProof/>
          </w:rPr>
          <w:t>Figura 25 - Arquitetura do sistema para controlo de PLC remotamente. Fonte: (Li &amp; Zhang, 2011)</w:t>
        </w:r>
        <w:r w:rsidR="00D162D6">
          <w:rPr>
            <w:noProof/>
            <w:webHidden/>
          </w:rPr>
          <w:tab/>
        </w:r>
        <w:r w:rsidR="00D162D6">
          <w:rPr>
            <w:noProof/>
            <w:webHidden/>
          </w:rPr>
          <w:fldChar w:fldCharType="begin"/>
        </w:r>
        <w:r w:rsidR="00D162D6">
          <w:rPr>
            <w:noProof/>
            <w:webHidden/>
          </w:rPr>
          <w:instrText xml:space="preserve"> PAGEREF _Toc503197240 \h </w:instrText>
        </w:r>
        <w:r w:rsidR="00D162D6">
          <w:rPr>
            <w:noProof/>
            <w:webHidden/>
          </w:rPr>
        </w:r>
        <w:r w:rsidR="00D162D6">
          <w:rPr>
            <w:noProof/>
            <w:webHidden/>
          </w:rPr>
          <w:fldChar w:fldCharType="separate"/>
        </w:r>
        <w:r w:rsidR="00D162D6">
          <w:rPr>
            <w:noProof/>
            <w:webHidden/>
          </w:rPr>
          <w:t>34</w:t>
        </w:r>
        <w:r w:rsidR="00D162D6">
          <w:rPr>
            <w:noProof/>
            <w:webHidden/>
          </w:rPr>
          <w:fldChar w:fldCharType="end"/>
        </w:r>
      </w:hyperlink>
    </w:p>
    <w:p w14:paraId="36AA38A6" w14:textId="17053410"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41" w:history="1">
        <w:r w:rsidR="00D162D6" w:rsidRPr="00DC40EC">
          <w:rPr>
            <w:rStyle w:val="Hiperligao"/>
            <w:noProof/>
          </w:rPr>
          <w:t>Figura 26 - Página web para controlo das variáveis do PLC. Fonte: (Li &amp; Zhang, 2011)</w:t>
        </w:r>
        <w:r w:rsidR="00D162D6">
          <w:rPr>
            <w:noProof/>
            <w:webHidden/>
          </w:rPr>
          <w:tab/>
        </w:r>
        <w:r w:rsidR="00D162D6">
          <w:rPr>
            <w:noProof/>
            <w:webHidden/>
          </w:rPr>
          <w:fldChar w:fldCharType="begin"/>
        </w:r>
        <w:r w:rsidR="00D162D6">
          <w:rPr>
            <w:noProof/>
            <w:webHidden/>
          </w:rPr>
          <w:instrText xml:space="preserve"> PAGEREF _Toc503197241 \h </w:instrText>
        </w:r>
        <w:r w:rsidR="00D162D6">
          <w:rPr>
            <w:noProof/>
            <w:webHidden/>
          </w:rPr>
        </w:r>
        <w:r w:rsidR="00D162D6">
          <w:rPr>
            <w:noProof/>
            <w:webHidden/>
          </w:rPr>
          <w:fldChar w:fldCharType="separate"/>
        </w:r>
        <w:r w:rsidR="00D162D6">
          <w:rPr>
            <w:noProof/>
            <w:webHidden/>
          </w:rPr>
          <w:t>35</w:t>
        </w:r>
        <w:r w:rsidR="00D162D6">
          <w:rPr>
            <w:noProof/>
            <w:webHidden/>
          </w:rPr>
          <w:fldChar w:fldCharType="end"/>
        </w:r>
      </w:hyperlink>
    </w:p>
    <w:p w14:paraId="3B4C03AF" w14:textId="171C593E"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42" w:history="1">
        <w:r w:rsidR="00D162D6" w:rsidRPr="00DC40EC">
          <w:rPr>
            <w:rStyle w:val="Hiperligao"/>
            <w:noProof/>
          </w:rPr>
          <w:t>Figura 27 - Software Eiger. Fonte: https://markforged.com/eiger/</w:t>
        </w:r>
        <w:r w:rsidR="00D162D6">
          <w:rPr>
            <w:noProof/>
            <w:webHidden/>
          </w:rPr>
          <w:tab/>
        </w:r>
        <w:r w:rsidR="00D162D6">
          <w:rPr>
            <w:noProof/>
            <w:webHidden/>
          </w:rPr>
          <w:fldChar w:fldCharType="begin"/>
        </w:r>
        <w:r w:rsidR="00D162D6">
          <w:rPr>
            <w:noProof/>
            <w:webHidden/>
          </w:rPr>
          <w:instrText xml:space="preserve"> PAGEREF _Toc503197242 \h </w:instrText>
        </w:r>
        <w:r w:rsidR="00D162D6">
          <w:rPr>
            <w:noProof/>
            <w:webHidden/>
          </w:rPr>
        </w:r>
        <w:r w:rsidR="00D162D6">
          <w:rPr>
            <w:noProof/>
            <w:webHidden/>
          </w:rPr>
          <w:fldChar w:fldCharType="separate"/>
        </w:r>
        <w:r w:rsidR="00D162D6">
          <w:rPr>
            <w:noProof/>
            <w:webHidden/>
          </w:rPr>
          <w:t>36</w:t>
        </w:r>
        <w:r w:rsidR="00D162D6">
          <w:rPr>
            <w:noProof/>
            <w:webHidden/>
          </w:rPr>
          <w:fldChar w:fldCharType="end"/>
        </w:r>
      </w:hyperlink>
    </w:p>
    <w:p w14:paraId="6E362012" w14:textId="588F2623"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43" w:history="1">
        <w:r w:rsidR="00D162D6" w:rsidRPr="00DC40EC">
          <w:rPr>
            <w:rStyle w:val="Hiperligao"/>
            <w:noProof/>
          </w:rPr>
          <w:t>Figura 28 - A interface do sistema através dos óculos e dos marcadores de RA. Fonte: (Aoki et al., 2015)</w:t>
        </w:r>
        <w:r w:rsidR="00D162D6">
          <w:rPr>
            <w:noProof/>
            <w:webHidden/>
          </w:rPr>
          <w:tab/>
        </w:r>
        <w:r w:rsidR="00D162D6">
          <w:rPr>
            <w:noProof/>
            <w:webHidden/>
          </w:rPr>
          <w:fldChar w:fldCharType="begin"/>
        </w:r>
        <w:r w:rsidR="00D162D6">
          <w:rPr>
            <w:noProof/>
            <w:webHidden/>
          </w:rPr>
          <w:instrText xml:space="preserve"> PAGEREF _Toc503197243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D794807" w14:textId="73649E69"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44" w:history="1">
        <w:r w:rsidR="00D162D6" w:rsidRPr="00DC40EC">
          <w:rPr>
            <w:rStyle w:val="Hiperligao"/>
            <w:noProof/>
          </w:rPr>
          <w:t>Figura 29 - Uma peça a ser modelada. Material virtual é "despejado" do spray na mão direita. Fonte: (Aoki et al., 2015)</w:t>
        </w:r>
        <w:r w:rsidR="00D162D6">
          <w:rPr>
            <w:noProof/>
            <w:webHidden/>
          </w:rPr>
          <w:tab/>
        </w:r>
        <w:r w:rsidR="00D162D6">
          <w:rPr>
            <w:noProof/>
            <w:webHidden/>
          </w:rPr>
          <w:fldChar w:fldCharType="begin"/>
        </w:r>
        <w:r w:rsidR="00D162D6">
          <w:rPr>
            <w:noProof/>
            <w:webHidden/>
          </w:rPr>
          <w:instrText xml:space="preserve"> PAGEREF _Toc503197244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0CD0731" w14:textId="1FFADE7F"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45" w:history="1">
        <w:r w:rsidR="00D162D6" w:rsidRPr="00DC40EC">
          <w:rPr>
            <w:rStyle w:val="Hiperligao"/>
            <w:noProof/>
          </w:rPr>
          <w:t>Figura 30 - Á esquerda a peça em RA, ao centro a peça em software de modelação 3D e á direita a peça impressa. Fonte: (Aoki et al., 2015)</w:t>
        </w:r>
        <w:r w:rsidR="00D162D6">
          <w:rPr>
            <w:noProof/>
            <w:webHidden/>
          </w:rPr>
          <w:tab/>
        </w:r>
        <w:r w:rsidR="00D162D6">
          <w:rPr>
            <w:noProof/>
            <w:webHidden/>
          </w:rPr>
          <w:fldChar w:fldCharType="begin"/>
        </w:r>
        <w:r w:rsidR="00D162D6">
          <w:rPr>
            <w:noProof/>
            <w:webHidden/>
          </w:rPr>
          <w:instrText xml:space="preserve"> PAGEREF _Toc503197245 \h </w:instrText>
        </w:r>
        <w:r w:rsidR="00D162D6">
          <w:rPr>
            <w:noProof/>
            <w:webHidden/>
          </w:rPr>
        </w:r>
        <w:r w:rsidR="00D162D6">
          <w:rPr>
            <w:noProof/>
            <w:webHidden/>
          </w:rPr>
          <w:fldChar w:fldCharType="separate"/>
        </w:r>
        <w:r w:rsidR="00D162D6">
          <w:rPr>
            <w:noProof/>
            <w:webHidden/>
          </w:rPr>
          <w:t>40</w:t>
        </w:r>
        <w:r w:rsidR="00D162D6">
          <w:rPr>
            <w:noProof/>
            <w:webHidden/>
          </w:rPr>
          <w:fldChar w:fldCharType="end"/>
        </w:r>
      </w:hyperlink>
    </w:p>
    <w:p w14:paraId="7499A3B0" w14:textId="39C12F83"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46" w:history="1">
        <w:r w:rsidR="00D162D6" w:rsidRPr="00DC40EC">
          <w:rPr>
            <w:rStyle w:val="Hiperligao"/>
            <w:noProof/>
          </w:rPr>
          <w:t>Figura 31 - Montagem de produto animada em ambiente de RA. Fonte: (Mehdi Mekni, 2014)</w:t>
        </w:r>
        <w:r w:rsidR="00D162D6">
          <w:rPr>
            <w:noProof/>
            <w:webHidden/>
          </w:rPr>
          <w:tab/>
        </w:r>
        <w:r w:rsidR="00D162D6">
          <w:rPr>
            <w:noProof/>
            <w:webHidden/>
          </w:rPr>
          <w:fldChar w:fldCharType="begin"/>
        </w:r>
        <w:r w:rsidR="00D162D6">
          <w:rPr>
            <w:noProof/>
            <w:webHidden/>
          </w:rPr>
          <w:instrText xml:space="preserve"> PAGEREF _Toc503197246 \h </w:instrText>
        </w:r>
        <w:r w:rsidR="00D162D6">
          <w:rPr>
            <w:noProof/>
            <w:webHidden/>
          </w:rPr>
        </w:r>
        <w:r w:rsidR="00D162D6">
          <w:rPr>
            <w:noProof/>
            <w:webHidden/>
          </w:rPr>
          <w:fldChar w:fldCharType="separate"/>
        </w:r>
        <w:r w:rsidR="00D162D6">
          <w:rPr>
            <w:noProof/>
            <w:webHidden/>
          </w:rPr>
          <w:t>41</w:t>
        </w:r>
        <w:r w:rsidR="00D162D6">
          <w:rPr>
            <w:noProof/>
            <w:webHidden/>
          </w:rPr>
          <w:fldChar w:fldCharType="end"/>
        </w:r>
      </w:hyperlink>
    </w:p>
    <w:p w14:paraId="45297C51" w14:textId="7FDABB97"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47" w:history="1">
        <w:r w:rsidR="00D162D6" w:rsidRPr="00DC40EC">
          <w:rPr>
            <w:rStyle w:val="Hiperligao"/>
            <w:noProof/>
          </w:rPr>
          <w:t>Figura 32 -  Arquitetura do Protótipo</w:t>
        </w:r>
        <w:r w:rsidR="00D162D6">
          <w:rPr>
            <w:noProof/>
            <w:webHidden/>
          </w:rPr>
          <w:tab/>
        </w:r>
        <w:r w:rsidR="00D162D6">
          <w:rPr>
            <w:noProof/>
            <w:webHidden/>
          </w:rPr>
          <w:fldChar w:fldCharType="begin"/>
        </w:r>
        <w:r w:rsidR="00D162D6">
          <w:rPr>
            <w:noProof/>
            <w:webHidden/>
          </w:rPr>
          <w:instrText xml:space="preserve"> PAGEREF _Toc503197247 \h </w:instrText>
        </w:r>
        <w:r w:rsidR="00D162D6">
          <w:rPr>
            <w:noProof/>
            <w:webHidden/>
          </w:rPr>
        </w:r>
        <w:r w:rsidR="00D162D6">
          <w:rPr>
            <w:noProof/>
            <w:webHidden/>
          </w:rPr>
          <w:fldChar w:fldCharType="separate"/>
        </w:r>
        <w:r w:rsidR="00D162D6">
          <w:rPr>
            <w:noProof/>
            <w:webHidden/>
          </w:rPr>
          <w:t>43</w:t>
        </w:r>
        <w:r w:rsidR="00D162D6">
          <w:rPr>
            <w:noProof/>
            <w:webHidden/>
          </w:rPr>
          <w:fldChar w:fldCharType="end"/>
        </w:r>
      </w:hyperlink>
    </w:p>
    <w:p w14:paraId="6393001F" w14:textId="64777404"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48" w:history="1">
        <w:r w:rsidR="00D162D6" w:rsidRPr="00DC40EC">
          <w:rPr>
            <w:rStyle w:val="Hiperligao"/>
            <w:noProof/>
          </w:rPr>
          <w:t>Figura 33 - Sistema com o equipamento ligado e em estado ON</w:t>
        </w:r>
        <w:r w:rsidR="00D162D6">
          <w:rPr>
            <w:noProof/>
            <w:webHidden/>
          </w:rPr>
          <w:tab/>
        </w:r>
        <w:r w:rsidR="00D162D6">
          <w:rPr>
            <w:noProof/>
            <w:webHidden/>
          </w:rPr>
          <w:fldChar w:fldCharType="begin"/>
        </w:r>
        <w:r w:rsidR="00D162D6">
          <w:rPr>
            <w:noProof/>
            <w:webHidden/>
          </w:rPr>
          <w:instrText xml:space="preserve"> PAGEREF _Toc503197248 \h </w:instrText>
        </w:r>
        <w:r w:rsidR="00D162D6">
          <w:rPr>
            <w:noProof/>
            <w:webHidden/>
          </w:rPr>
        </w:r>
        <w:r w:rsidR="00D162D6">
          <w:rPr>
            <w:noProof/>
            <w:webHidden/>
          </w:rPr>
          <w:fldChar w:fldCharType="separate"/>
        </w:r>
        <w:r w:rsidR="00D162D6">
          <w:rPr>
            <w:noProof/>
            <w:webHidden/>
          </w:rPr>
          <w:t>44</w:t>
        </w:r>
        <w:r w:rsidR="00D162D6">
          <w:rPr>
            <w:noProof/>
            <w:webHidden/>
          </w:rPr>
          <w:fldChar w:fldCharType="end"/>
        </w:r>
      </w:hyperlink>
    </w:p>
    <w:p w14:paraId="19789728" w14:textId="64DC5D67"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49" w:history="1">
        <w:r w:rsidR="00D162D6" w:rsidRPr="00DC40EC">
          <w:rPr>
            <w:rStyle w:val="Hiperligao"/>
            <w:noProof/>
          </w:rPr>
          <w:t>Figura 34 - Sistema a executar o Gcode na tabela vermelha</w:t>
        </w:r>
        <w:r w:rsidR="00D162D6">
          <w:rPr>
            <w:noProof/>
            <w:webHidden/>
          </w:rPr>
          <w:tab/>
        </w:r>
        <w:r w:rsidR="00D162D6">
          <w:rPr>
            <w:noProof/>
            <w:webHidden/>
          </w:rPr>
          <w:fldChar w:fldCharType="begin"/>
        </w:r>
        <w:r w:rsidR="00D162D6">
          <w:rPr>
            <w:noProof/>
            <w:webHidden/>
          </w:rPr>
          <w:instrText xml:space="preserve"> PAGEREF _Toc503197249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424B909B" w14:textId="757037F5"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50" w:history="1">
        <w:r w:rsidR="00D162D6" w:rsidRPr="00DC40EC">
          <w:rPr>
            <w:rStyle w:val="Hiperligao"/>
            <w:noProof/>
          </w:rPr>
          <w:t>Figura 35 - Visualização da peça a ser impressa em 2D e 3D</w:t>
        </w:r>
        <w:r w:rsidR="00D162D6">
          <w:rPr>
            <w:noProof/>
            <w:webHidden/>
          </w:rPr>
          <w:tab/>
        </w:r>
        <w:r w:rsidR="00D162D6">
          <w:rPr>
            <w:noProof/>
            <w:webHidden/>
          </w:rPr>
          <w:fldChar w:fldCharType="begin"/>
        </w:r>
        <w:r w:rsidR="00D162D6">
          <w:rPr>
            <w:noProof/>
            <w:webHidden/>
          </w:rPr>
          <w:instrText xml:space="preserve"> PAGEREF _Toc503197250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67F75130" w14:textId="22A7F146"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51" w:history="1">
        <w:r w:rsidR="00D162D6" w:rsidRPr="00DC40EC">
          <w:rPr>
            <w:rStyle w:val="Hiperligao"/>
            <w:noProof/>
          </w:rPr>
          <w:t>Figura 36 - Arquitetura Final</w:t>
        </w:r>
        <w:r w:rsidR="00D162D6">
          <w:rPr>
            <w:noProof/>
            <w:webHidden/>
          </w:rPr>
          <w:tab/>
        </w:r>
        <w:r w:rsidR="00D162D6">
          <w:rPr>
            <w:noProof/>
            <w:webHidden/>
          </w:rPr>
          <w:fldChar w:fldCharType="begin"/>
        </w:r>
        <w:r w:rsidR="00D162D6">
          <w:rPr>
            <w:noProof/>
            <w:webHidden/>
          </w:rPr>
          <w:instrText xml:space="preserve"> PAGEREF _Toc503197251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15F29833" w14:textId="27BC50E0"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52" w:history="1">
        <w:r w:rsidR="00D162D6" w:rsidRPr="00DC40EC">
          <w:rPr>
            <w:rStyle w:val="Hiperligao"/>
            <w:noProof/>
          </w:rPr>
          <w:t>Figura 37 - Ecrã Inicial</w:t>
        </w:r>
        <w:r w:rsidR="00D162D6">
          <w:rPr>
            <w:noProof/>
            <w:webHidden/>
          </w:rPr>
          <w:tab/>
        </w:r>
        <w:r w:rsidR="00D162D6">
          <w:rPr>
            <w:noProof/>
            <w:webHidden/>
          </w:rPr>
          <w:fldChar w:fldCharType="begin"/>
        </w:r>
        <w:r w:rsidR="00D162D6">
          <w:rPr>
            <w:noProof/>
            <w:webHidden/>
          </w:rPr>
          <w:instrText xml:space="preserve"> PAGEREF _Toc503197252 \h </w:instrText>
        </w:r>
        <w:r w:rsidR="00D162D6">
          <w:rPr>
            <w:noProof/>
            <w:webHidden/>
          </w:rPr>
        </w:r>
        <w:r w:rsidR="00D162D6">
          <w:rPr>
            <w:noProof/>
            <w:webHidden/>
          </w:rPr>
          <w:fldChar w:fldCharType="separate"/>
        </w:r>
        <w:r w:rsidR="00D162D6">
          <w:rPr>
            <w:noProof/>
            <w:webHidden/>
          </w:rPr>
          <w:t>50</w:t>
        </w:r>
        <w:r w:rsidR="00D162D6">
          <w:rPr>
            <w:noProof/>
            <w:webHidden/>
          </w:rPr>
          <w:fldChar w:fldCharType="end"/>
        </w:r>
      </w:hyperlink>
    </w:p>
    <w:p w14:paraId="16C59660" w14:textId="7DB3CDBB"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53" w:history="1">
        <w:r w:rsidR="00D162D6" w:rsidRPr="00DC40EC">
          <w:rPr>
            <w:rStyle w:val="Hiperligao"/>
            <w:noProof/>
          </w:rPr>
          <w:t>Figura 38 - Modo de operação Automático</w:t>
        </w:r>
        <w:r w:rsidR="00D162D6">
          <w:rPr>
            <w:noProof/>
            <w:webHidden/>
          </w:rPr>
          <w:tab/>
        </w:r>
        <w:r w:rsidR="00D162D6">
          <w:rPr>
            <w:noProof/>
            <w:webHidden/>
          </w:rPr>
          <w:fldChar w:fldCharType="begin"/>
        </w:r>
        <w:r w:rsidR="00D162D6">
          <w:rPr>
            <w:noProof/>
            <w:webHidden/>
          </w:rPr>
          <w:instrText xml:space="preserve"> PAGEREF _Toc503197253 \h </w:instrText>
        </w:r>
        <w:r w:rsidR="00D162D6">
          <w:rPr>
            <w:noProof/>
            <w:webHidden/>
          </w:rPr>
        </w:r>
        <w:r w:rsidR="00D162D6">
          <w:rPr>
            <w:noProof/>
            <w:webHidden/>
          </w:rPr>
          <w:fldChar w:fldCharType="separate"/>
        </w:r>
        <w:r w:rsidR="00D162D6">
          <w:rPr>
            <w:noProof/>
            <w:webHidden/>
          </w:rPr>
          <w:t>51</w:t>
        </w:r>
        <w:r w:rsidR="00D162D6">
          <w:rPr>
            <w:noProof/>
            <w:webHidden/>
          </w:rPr>
          <w:fldChar w:fldCharType="end"/>
        </w:r>
      </w:hyperlink>
    </w:p>
    <w:p w14:paraId="35269D0B" w14:textId="7C8EB55C" w:rsidR="00D162D6" w:rsidRDefault="006247A9" w:rsidP="00DB1851">
      <w:pPr>
        <w:pStyle w:val="ndicedeilustraes"/>
        <w:tabs>
          <w:tab w:val="right" w:leader="dot" w:pos="8656"/>
        </w:tabs>
        <w:ind w:hanging="866"/>
        <w:rPr>
          <w:rFonts w:eastAsiaTheme="minorEastAsia" w:cstheme="minorBidi"/>
          <w:caps w:val="0"/>
          <w:noProof/>
          <w:sz w:val="22"/>
          <w:szCs w:val="22"/>
          <w:lang w:eastAsia="pt-PT"/>
        </w:rPr>
      </w:pPr>
      <w:hyperlink w:anchor="_Toc503197254" w:history="1">
        <w:r w:rsidR="00D162D6" w:rsidRPr="00DC40EC">
          <w:rPr>
            <w:rStyle w:val="Hiperligao"/>
            <w:noProof/>
          </w:rPr>
          <w:t>Figura 39 - HMI: tabela de execuções</w:t>
        </w:r>
        <w:r w:rsidR="00D162D6">
          <w:rPr>
            <w:noProof/>
            <w:webHidden/>
          </w:rPr>
          <w:tab/>
        </w:r>
        <w:r w:rsidR="00D162D6">
          <w:rPr>
            <w:noProof/>
            <w:webHidden/>
          </w:rPr>
          <w:fldChar w:fldCharType="begin"/>
        </w:r>
        <w:r w:rsidR="00D162D6">
          <w:rPr>
            <w:noProof/>
            <w:webHidden/>
          </w:rPr>
          <w:instrText xml:space="preserve"> PAGEREF _Toc503197254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2563835E" w14:textId="6BCEEE74" w:rsidR="00D162D6" w:rsidRDefault="006247A9" w:rsidP="00DB1851">
      <w:pPr>
        <w:pStyle w:val="ndicedeilustraes"/>
        <w:tabs>
          <w:tab w:val="right" w:leader="dot" w:pos="8656"/>
        </w:tabs>
        <w:ind w:hanging="866"/>
        <w:rPr>
          <w:rFonts w:eastAsiaTheme="minorEastAsia" w:cstheme="minorBidi"/>
          <w:caps w:val="0"/>
          <w:noProof/>
          <w:sz w:val="22"/>
          <w:szCs w:val="22"/>
          <w:lang w:eastAsia="pt-PT"/>
        </w:rPr>
      </w:pPr>
      <w:hyperlink w:anchor="_Toc503197255" w:history="1">
        <w:r w:rsidR="00D162D6" w:rsidRPr="00DC40EC">
          <w:rPr>
            <w:rStyle w:val="Hiperligao"/>
            <w:noProof/>
          </w:rPr>
          <w:t>Figura 40 - HMI: temperaturas de uma execução</w:t>
        </w:r>
        <w:r w:rsidR="00D162D6">
          <w:rPr>
            <w:noProof/>
            <w:webHidden/>
          </w:rPr>
          <w:tab/>
        </w:r>
        <w:r w:rsidR="00D162D6">
          <w:rPr>
            <w:noProof/>
            <w:webHidden/>
          </w:rPr>
          <w:fldChar w:fldCharType="begin"/>
        </w:r>
        <w:r w:rsidR="00D162D6">
          <w:rPr>
            <w:noProof/>
            <w:webHidden/>
          </w:rPr>
          <w:instrText xml:space="preserve"> PAGEREF _Toc503197255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0905A164" w14:textId="10A14366"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71143C47" w14:textId="02DCA535" w:rsidR="00D162D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3197256" w:history="1">
        <w:r w:rsidR="00D162D6" w:rsidRPr="002D1E8B">
          <w:rPr>
            <w:rStyle w:val="Hiperligao"/>
            <w:noProof/>
          </w:rPr>
          <w:t>Tabela 1 - Características dos artigos e casos descritos</w:t>
        </w:r>
        <w:r w:rsidR="00D162D6">
          <w:rPr>
            <w:noProof/>
            <w:webHidden/>
          </w:rPr>
          <w:tab/>
        </w:r>
        <w:r w:rsidR="00D162D6">
          <w:rPr>
            <w:noProof/>
            <w:webHidden/>
          </w:rPr>
          <w:fldChar w:fldCharType="begin"/>
        </w:r>
        <w:r w:rsidR="00D162D6">
          <w:rPr>
            <w:noProof/>
            <w:webHidden/>
          </w:rPr>
          <w:instrText xml:space="preserve"> PAGEREF _Toc503197256 \h </w:instrText>
        </w:r>
        <w:r w:rsidR="00D162D6">
          <w:rPr>
            <w:noProof/>
            <w:webHidden/>
          </w:rPr>
        </w:r>
        <w:r w:rsidR="00D162D6">
          <w:rPr>
            <w:noProof/>
            <w:webHidden/>
          </w:rPr>
          <w:fldChar w:fldCharType="separate"/>
        </w:r>
        <w:r w:rsidR="00D162D6">
          <w:rPr>
            <w:noProof/>
            <w:webHidden/>
          </w:rPr>
          <w:t>37</w:t>
        </w:r>
        <w:r w:rsidR="00D162D6">
          <w:rPr>
            <w:noProof/>
            <w:webHidden/>
          </w:rPr>
          <w:fldChar w:fldCharType="end"/>
        </w:r>
      </w:hyperlink>
    </w:p>
    <w:p w14:paraId="30596F19" w14:textId="59602783" w:rsidR="00D162D6" w:rsidRDefault="006247A9">
      <w:pPr>
        <w:pStyle w:val="ndicedeilustraes"/>
        <w:tabs>
          <w:tab w:val="right" w:leader="dot" w:pos="8656"/>
        </w:tabs>
        <w:rPr>
          <w:rFonts w:eastAsiaTheme="minorEastAsia" w:cstheme="minorBidi"/>
          <w:caps w:val="0"/>
          <w:noProof/>
          <w:sz w:val="22"/>
          <w:szCs w:val="22"/>
          <w:lang w:eastAsia="pt-PT"/>
        </w:rPr>
      </w:pPr>
      <w:hyperlink w:anchor="_Toc503197257" w:history="1">
        <w:r w:rsidR="00D162D6" w:rsidRPr="002D1E8B">
          <w:rPr>
            <w:rStyle w:val="Hiperligao"/>
            <w:noProof/>
          </w:rPr>
          <w:t>Tabela 2 - Avaliação com SUS (System Usability Scale)</w:t>
        </w:r>
        <w:r w:rsidR="00D162D6">
          <w:rPr>
            <w:noProof/>
            <w:webHidden/>
          </w:rPr>
          <w:tab/>
        </w:r>
        <w:r w:rsidR="00D162D6">
          <w:rPr>
            <w:noProof/>
            <w:webHidden/>
          </w:rPr>
          <w:fldChar w:fldCharType="begin"/>
        </w:r>
        <w:r w:rsidR="00D162D6">
          <w:rPr>
            <w:noProof/>
            <w:webHidden/>
          </w:rPr>
          <w:instrText xml:space="preserve"> PAGEREF _Toc503197257 \h </w:instrText>
        </w:r>
        <w:r w:rsidR="00D162D6">
          <w:rPr>
            <w:noProof/>
            <w:webHidden/>
          </w:rPr>
        </w:r>
        <w:r w:rsidR="00D162D6">
          <w:rPr>
            <w:noProof/>
            <w:webHidden/>
          </w:rPr>
          <w:fldChar w:fldCharType="separate"/>
        </w:r>
        <w:r w:rsidR="00D162D6">
          <w:rPr>
            <w:noProof/>
            <w:webHidden/>
          </w:rPr>
          <w:t>49</w:t>
        </w:r>
        <w:r w:rsidR="00D162D6">
          <w:rPr>
            <w:noProof/>
            <w:webHidden/>
          </w:rPr>
          <w:fldChar w:fldCharType="end"/>
        </w:r>
      </w:hyperlink>
    </w:p>
    <w:p w14:paraId="0905A16B" w14:textId="30420DB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7D2FA8"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4741089"/>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4741090"/>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504741091"/>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5FD49E3B" w:rsidR="00D5750E" w:rsidRPr="00484F6C" w:rsidRDefault="00D5750E" w:rsidP="00484F6C">
      <w:pPr>
        <w:pStyle w:val="imagens"/>
        <w:rPr>
          <w:b/>
          <w:bCs/>
          <w:color w:val="4F81BD" w:themeColor="accent1"/>
          <w:szCs w:val="18"/>
        </w:rPr>
      </w:pPr>
      <w:bookmarkStart w:id="3" w:name="_Toc50319721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2303A5">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504741092"/>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504741093"/>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701F8211" w:rsidR="00AA0F54" w:rsidRPr="00D5750E" w:rsidRDefault="0009717C" w:rsidP="0009717C">
      <w:pPr>
        <w:pStyle w:val="Legenda"/>
        <w:jc w:val="center"/>
      </w:pPr>
      <w:bookmarkStart w:id="6" w:name="_Toc503197217"/>
      <w:r>
        <w:t xml:space="preserve">Figura </w:t>
      </w:r>
      <w:fldSimple w:instr=" SEQ Figura \* ARABIC ">
        <w:r w:rsidR="002303A5">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504741094"/>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70761B">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0E4AE49D" w:rsidR="000334E4" w:rsidRDefault="000334E4" w:rsidP="0070761B">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a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198D54E1" w:rsidR="00952285" w:rsidRDefault="00B0736C" w:rsidP="00AA60D4">
      <w:pPr>
        <w:pStyle w:val="Cabealho1"/>
      </w:pPr>
      <w:bookmarkStart w:id="8" w:name="_Toc504741095"/>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504741096"/>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10" w:name="_Toc504741097"/>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704527D7" w:rsidR="004B3084" w:rsidRDefault="00D00AD8" w:rsidP="002C4CE6">
      <w:pPr>
        <w:widowControl w:val="0"/>
        <w:autoSpaceDE w:val="0"/>
        <w:autoSpaceDN w:val="0"/>
        <w:adjustRightInd w:val="0"/>
      </w:pPr>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jc w:val="left"/>
        <w:rPr>
          <w:smallCaps/>
          <w:sz w:val="28"/>
          <w:szCs w:val="28"/>
        </w:rPr>
      </w:pPr>
      <w:r>
        <w:br w:type="page"/>
      </w:r>
    </w:p>
    <w:p w14:paraId="00AEB9E4" w14:textId="01F3429B" w:rsidR="00CB3180" w:rsidRDefault="00CB3180" w:rsidP="00CB3180">
      <w:pPr>
        <w:pStyle w:val="Cabealho2"/>
        <w:ind w:firstLine="708"/>
      </w:pPr>
      <w:bookmarkStart w:id="11" w:name="_Toc504741098"/>
      <w:r w:rsidRPr="002A4B1A">
        <w:lastRenderedPageBreak/>
        <w:t>2.2</w:t>
      </w:r>
      <w:r>
        <w:t>.1</w:t>
      </w:r>
      <w:r w:rsidRPr="002A4B1A">
        <w:t xml:space="preserve"> </w:t>
      </w:r>
      <w:r>
        <w:t>História</w:t>
      </w:r>
      <w:bookmarkEnd w:id="11"/>
    </w:p>
    <w:p w14:paraId="16C71030" w14:textId="77777777" w:rsidR="004B3084" w:rsidRDefault="004B3084" w:rsidP="004B3084">
      <w:pPr>
        <w:widowControl w:val="0"/>
        <w:autoSpaceDE w:val="0"/>
        <w:autoSpaceDN w:val="0"/>
        <w:adjustRightInd w:val="0"/>
        <w:spacing w:line="240" w:lineRule="auto"/>
      </w:pPr>
    </w:p>
    <w:p w14:paraId="6DC4BA75" w14:textId="07E0138A" w:rsidR="004B3084" w:rsidRDefault="004B3084" w:rsidP="002C4CE6">
      <w:pPr>
        <w:widowControl w:val="0"/>
        <w:autoSpaceDE w:val="0"/>
        <w:autoSpaceDN w:val="0"/>
        <w:adjustRightInd w:val="0"/>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2C4CE6">
      <w:pPr>
        <w:widowControl w:val="0"/>
        <w:autoSpaceDE w:val="0"/>
        <w:autoSpaceDN w:val="0"/>
        <w:adjustRightInd w:val="0"/>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2C4CE6">
      <w:pPr>
        <w:widowControl w:val="0"/>
        <w:autoSpaceDE w:val="0"/>
        <w:autoSpaceDN w:val="0"/>
        <w:adjustRightInd w:val="0"/>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bookmarkStart w:id="12" w:name="_Toc504741099"/>
      <w:r w:rsidRPr="002A4B1A">
        <w:t>2.2</w:t>
      </w:r>
      <w:r>
        <w:t>.2</w:t>
      </w:r>
      <w:r w:rsidRPr="002A4B1A">
        <w:t xml:space="preserve"> </w:t>
      </w:r>
      <w:r>
        <w:t>Objetivos</w:t>
      </w:r>
      <w:bookmarkEnd w:id="12"/>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w:t>
      </w:r>
      <w:r>
        <w:lastRenderedPageBreak/>
        <w:t xml:space="preserve">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bookmarkStart w:id="13" w:name="_Toc504741100"/>
      <w:r w:rsidRPr="002A4B1A">
        <w:t>2.2</w:t>
      </w:r>
      <w:r>
        <w:t>.3</w:t>
      </w:r>
      <w:r w:rsidRPr="002A4B1A">
        <w:t xml:space="preserve"> </w:t>
      </w:r>
      <w:r>
        <w:t>Componentes</w:t>
      </w:r>
      <w:bookmarkEnd w:id="13"/>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2ED5FE9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77777777" w:rsidR="008B4041" w:rsidRDefault="00E42088" w:rsidP="00E42088">
      <w:pPr>
        <w:pStyle w:val="Legenda"/>
        <w:jc w:val="center"/>
      </w:pPr>
      <w:bookmarkStart w:id="14" w:name="_Toc503197218"/>
      <w:r>
        <w:t xml:space="preserve">Figura </w:t>
      </w:r>
      <w:fldSimple w:instr=" SEQ Figura \* ARABIC ">
        <w:r w:rsidR="002303A5">
          <w:rPr>
            <w:noProof/>
          </w:rPr>
          <w:t>3</w:t>
        </w:r>
      </w:fldSimple>
      <w:r w:rsidR="0084336E">
        <w:t xml:space="preserve"> - Exemplo de um PLC do fabricante </w:t>
      </w:r>
      <w:r>
        <w:t>Omron</w:t>
      </w:r>
      <w:bookmarkEnd w:id="14"/>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0076AD20" w14:textId="694FFE9D" w:rsidR="00B40F47" w:rsidRDefault="00B40F47">
      <w:pPr>
        <w:spacing w:after="200"/>
        <w:jc w:val="left"/>
      </w:pPr>
    </w:p>
    <w:p w14:paraId="02335813" w14:textId="7EFB0EE0"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77777777" w:rsidR="002C11EA" w:rsidRDefault="005D606F" w:rsidP="005D606F">
      <w:pPr>
        <w:pStyle w:val="Legenda"/>
        <w:jc w:val="center"/>
      </w:pPr>
      <w:bookmarkStart w:id="15" w:name="_Toc503197219"/>
      <w:r>
        <w:t xml:space="preserve">Figura </w:t>
      </w:r>
      <w:fldSimple w:instr=" SEQ Figura \* ARABIC ">
        <w:r w:rsidR="002303A5">
          <w:rPr>
            <w:noProof/>
          </w:rPr>
          <w:t>4</w:t>
        </w:r>
      </w:fldSimple>
      <w:r>
        <w:t xml:space="preserve"> - Sensores </w:t>
      </w:r>
      <w:r w:rsidR="002C11EA">
        <w:t xml:space="preserve">de proximidade </w:t>
      </w:r>
      <w:r>
        <w:t>do fabricante OMRON</w:t>
      </w:r>
      <w:bookmarkEnd w:id="15"/>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2AC2CDA" w:rsidR="001744F4" w:rsidRDefault="001744F4" w:rsidP="008B1B8C">
      <w:r>
        <w:lastRenderedPageBreak/>
        <w:t xml:space="preserve">As unidades industriais, que são também conhecidas como drives industriais, são “controladores de motores utilizados para operações de controlo otimizado de motore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39B4DE84" w:rsidR="00AD1C94" w:rsidRDefault="00656E03" w:rsidP="00656E03">
      <w:pPr>
        <w:pStyle w:val="Legenda"/>
        <w:jc w:val="center"/>
      </w:pPr>
      <w:bookmarkStart w:id="16" w:name="_Toc503197220"/>
      <w:r>
        <w:t xml:space="preserve">Figura </w:t>
      </w:r>
      <w:fldSimple w:instr=" SEQ Figura \* ARABIC ">
        <w:r w:rsidR="002303A5">
          <w:rPr>
            <w:noProof/>
          </w:rPr>
          <w:t>5</w:t>
        </w:r>
      </w:fldSimple>
      <w:r>
        <w:t xml:space="preserve"> - </w:t>
      </w:r>
      <w:r w:rsidR="00AD1C94">
        <w:t>D</w:t>
      </w:r>
      <w:r>
        <w:t>rives industriais</w:t>
      </w:r>
      <w:bookmarkEnd w:id="16"/>
      <w:r w:rsidR="00AD1C94">
        <w:t xml:space="preserve"> do fabricante Beckhoff.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7" w:name="_Toc504741101"/>
      <w:r w:rsidRPr="002A4B1A">
        <w:lastRenderedPageBreak/>
        <w:t>2.</w:t>
      </w:r>
      <w:r w:rsidR="00A07696">
        <w:t>2.4</w:t>
      </w:r>
      <w:r w:rsidRPr="002A4B1A">
        <w:t xml:space="preserve"> </w:t>
      </w:r>
      <w:r>
        <w:t>Software para Automação</w:t>
      </w:r>
      <w:bookmarkEnd w:id="1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67DD13F2"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77777777" w:rsidR="00391C8B" w:rsidRDefault="00702B29" w:rsidP="00702B29">
      <w:pPr>
        <w:pStyle w:val="Legenda"/>
        <w:jc w:val="center"/>
      </w:pPr>
      <w:bookmarkStart w:id="18" w:name="_Toc503197221"/>
      <w:r>
        <w:t xml:space="preserve">Figura </w:t>
      </w:r>
      <w:fldSimple w:instr=" SEQ Figura \* ARABIC ">
        <w:r w:rsidR="002303A5">
          <w:rPr>
            <w:noProof/>
          </w:rPr>
          <w:t>6</w:t>
        </w:r>
      </w:fldSimple>
      <w:r>
        <w:t xml:space="preserve"> - Ambiente de desenvolvimento Twincat 3</w:t>
      </w:r>
      <w:bookmarkEnd w:id="18"/>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77777777" w:rsidR="00391C8B" w:rsidRDefault="00702B29" w:rsidP="00702B29">
      <w:pPr>
        <w:pStyle w:val="Legenda"/>
        <w:jc w:val="center"/>
      </w:pPr>
      <w:bookmarkStart w:id="19" w:name="_Toc503197222"/>
      <w:r>
        <w:t xml:space="preserve">Figura </w:t>
      </w:r>
      <w:fldSimple w:instr=" SEQ Figura \* ARABIC ">
        <w:r w:rsidR="002303A5">
          <w:rPr>
            <w:noProof/>
          </w:rPr>
          <w:t>7</w:t>
        </w:r>
      </w:fldSimple>
      <w:r>
        <w:t xml:space="preserve"> - Ambiente de desenvolvimento SIMATIC STEP 7</w:t>
      </w:r>
      <w:bookmarkEnd w:id="19"/>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77777777" w:rsidR="00ED2D3A" w:rsidRDefault="00702B29" w:rsidP="00702B29">
      <w:pPr>
        <w:pStyle w:val="Legenda"/>
        <w:jc w:val="center"/>
      </w:pPr>
      <w:bookmarkStart w:id="20" w:name="_Toc503197223"/>
      <w:r>
        <w:t xml:space="preserve">Figura </w:t>
      </w:r>
      <w:fldSimple w:instr=" SEQ Figura \* ARABIC ">
        <w:r w:rsidR="002303A5">
          <w:rPr>
            <w:noProof/>
          </w:rPr>
          <w:t>8</w:t>
        </w:r>
      </w:fldSimple>
      <w:r>
        <w:t xml:space="preserve"> - Ambiente de desenvolvimento PL7</w:t>
      </w:r>
      <w:bookmarkEnd w:id="20"/>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79C48C46" w14:textId="01C29A5A" w:rsidR="00431CC3" w:rsidRDefault="00431CC3" w:rsidP="004C6DEC"/>
    <w:p w14:paraId="2D4168E5" w14:textId="77777777" w:rsidR="00431CC3" w:rsidRDefault="00431CC3" w:rsidP="004C6DEC"/>
    <w:p w14:paraId="05D30674" w14:textId="3EA1451B" w:rsidR="009667DD" w:rsidRDefault="009667DD" w:rsidP="00F75B21">
      <w:r>
        <w:lastRenderedPageBreak/>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jc w:val="left"/>
        <w:rPr>
          <w:smallCaps/>
          <w:sz w:val="28"/>
          <w:szCs w:val="28"/>
        </w:rPr>
      </w:pPr>
      <w:r>
        <w:br w:type="page"/>
      </w:r>
    </w:p>
    <w:p w14:paraId="7782E8D8" w14:textId="0C879AE4" w:rsidR="00B06E68" w:rsidRDefault="00B06E68" w:rsidP="00B06E68">
      <w:pPr>
        <w:pStyle w:val="Cabealho2"/>
        <w:ind w:firstLine="708"/>
      </w:pPr>
      <w:bookmarkStart w:id="21" w:name="_Toc504741102"/>
      <w:r w:rsidRPr="002A4B1A">
        <w:lastRenderedPageBreak/>
        <w:t>2.</w:t>
      </w:r>
      <w:r w:rsidR="00F00E8B">
        <w:t>3</w:t>
      </w:r>
      <w:r w:rsidRPr="002A4B1A">
        <w:t xml:space="preserve"> </w:t>
      </w:r>
      <w:r>
        <w:t>Indústria 4.0</w:t>
      </w:r>
      <w:bookmarkEnd w:id="21"/>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01538124"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77DE8A68" w:rsidR="00CA336D" w:rsidRDefault="00B06E68" w:rsidP="00B06E68">
      <w:pPr>
        <w:pStyle w:val="Legenda"/>
        <w:jc w:val="center"/>
      </w:pPr>
      <w:bookmarkStart w:id="22" w:name="_Toc503197224"/>
      <w:r>
        <w:t xml:space="preserve">Figura </w:t>
      </w:r>
      <w:fldSimple w:instr=" SEQ Figura \* ARABIC ">
        <w:r w:rsidR="002303A5">
          <w:rPr>
            <w:noProof/>
          </w:rPr>
          <w:t>9</w:t>
        </w:r>
      </w:fldSimple>
      <w:r>
        <w:t xml:space="preserve"> - Indústria 4.0</w:t>
      </w:r>
      <w:bookmarkEnd w:id="22"/>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57999533" w:rsidR="00B06E68" w:rsidRDefault="00B06E68" w:rsidP="00B06E68">
      <w:r>
        <w:t xml:space="preserve">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2941B8A6" w:rsidR="006F59C2" w:rsidRDefault="00B06E68" w:rsidP="006F59C2">
      <w:pPr>
        <w:pStyle w:val="Legenda"/>
        <w:jc w:val="center"/>
      </w:pPr>
      <w:bookmarkStart w:id="23" w:name="_Toc503197225"/>
      <w:r>
        <w:t xml:space="preserve">Figura </w:t>
      </w:r>
      <w:fldSimple w:instr=" SEQ Figura \* ARABIC ">
        <w:r w:rsidR="002303A5">
          <w:rPr>
            <w:noProof/>
          </w:rPr>
          <w:t>10</w:t>
        </w:r>
      </w:fldSimple>
      <w:r>
        <w:t xml:space="preserve"> - Fábrica Inteligente</w:t>
      </w:r>
      <w:bookmarkEnd w:id="23"/>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09F76DD2" w14:textId="77777777" w:rsidR="00B06E68" w:rsidRDefault="00B06E68" w:rsidP="00B06E68"/>
    <w:p w14:paraId="743CCDAE" w14:textId="77777777" w:rsidR="00B06E68" w:rsidRDefault="00B06E68" w:rsidP="00B06E68">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24" w:name="_Toc504741103"/>
      <w:r w:rsidRPr="002A4B1A">
        <w:t>2.</w:t>
      </w:r>
      <w:r w:rsidR="00F00E8B">
        <w:t>4</w:t>
      </w:r>
      <w:r w:rsidRPr="002A4B1A">
        <w:t xml:space="preserve"> </w:t>
      </w:r>
      <w:r w:rsidR="00B06E68">
        <w:t>Tecnologias de Suporte</w:t>
      </w:r>
      <w:bookmarkEnd w:id="24"/>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5" w:name="_Toc504741104"/>
      <w:r w:rsidRPr="00F81B92">
        <w:rPr>
          <w:i w:val="0"/>
        </w:rPr>
        <w:lastRenderedPageBreak/>
        <w:t>2.</w:t>
      </w:r>
      <w:r w:rsidR="00F00E8B">
        <w:rPr>
          <w:i w:val="0"/>
        </w:rPr>
        <w:t>4</w:t>
      </w:r>
      <w:r w:rsidRPr="00F81B92">
        <w:rPr>
          <w:i w:val="0"/>
        </w:rPr>
        <w:t xml:space="preserve">.1 </w:t>
      </w:r>
      <w:r>
        <w:rPr>
          <w:i w:val="0"/>
        </w:rPr>
        <w:t>Redes e Internet</w:t>
      </w:r>
      <w:bookmarkEnd w:id="25"/>
    </w:p>
    <w:p w14:paraId="2D49F60A" w14:textId="1D4A9AC4" w:rsidR="00B06E68" w:rsidRDefault="00B06E68" w:rsidP="00A623E4"/>
    <w:p w14:paraId="6981DBF1" w14:textId="7A557DFD"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A623E4">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A623E4">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2">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77777777" w:rsidR="002303A5" w:rsidRDefault="002303A5" w:rsidP="002303A5">
      <w:pPr>
        <w:pStyle w:val="Legenda"/>
        <w:jc w:val="center"/>
      </w:pPr>
      <w:r>
        <w:t xml:space="preserve">Figura </w:t>
      </w:r>
      <w:fldSimple w:instr=" SEQ Figura \* ARABIC ">
        <w:r>
          <w:rPr>
            <w:noProof/>
          </w:rPr>
          <w:t>11</w:t>
        </w:r>
      </w:fldSimple>
      <w:r>
        <w:t xml:space="preserve"> - Evolução da Arpanet.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B94B8EE" w14:textId="7F863439" w:rsidR="002303A5" w:rsidRDefault="002303A5" w:rsidP="00A623E4"/>
    <w:p w14:paraId="5A8E5A14" w14:textId="77777777" w:rsidR="00494FAB" w:rsidRDefault="00494FAB" w:rsidP="00A623E4"/>
    <w:p w14:paraId="0896BAFC" w14:textId="478F1B6B" w:rsidR="00E46E24" w:rsidRDefault="00E46E24" w:rsidP="00A623E4">
      <w:r>
        <w:t xml:space="preserve">O ataque inimigo acabou por não acontecer, mas já tinham sido dados </w:t>
      </w:r>
      <w:r w:rsidR="007D40E2">
        <w:t xml:space="preserve">os primeiros </w:t>
      </w:r>
      <w:r>
        <w:t xml:space="preserve">passos para a criação do que é hoje a </w:t>
      </w:r>
      <w:r w:rsidR="00770A24">
        <w:t>web</w:t>
      </w:r>
      <w:r>
        <w:t>.</w:t>
      </w:r>
    </w:p>
    <w:p w14:paraId="581BAD83" w14:textId="77777777" w:rsidR="00DA5E85" w:rsidRDefault="00DA5E85" w:rsidP="00A623E4"/>
    <w:p w14:paraId="4F3AAEAC" w14:textId="21FF4712" w:rsidR="00B60ABE" w:rsidRDefault="00B60ABE" w:rsidP="00A623E4">
      <w:r>
        <w:lastRenderedPageBreak/>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A623E4">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A623E4">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5434A5FD" w14:textId="1DC18F9A" w:rsidR="00C66F7E" w:rsidRDefault="00C66F7E" w:rsidP="00A623E4"/>
    <w:p w14:paraId="03E59F3F" w14:textId="77777777" w:rsidR="00C62F84" w:rsidRDefault="00C62F84" w:rsidP="00A623E4"/>
    <w:p w14:paraId="38B5A664" w14:textId="77777777" w:rsidR="00A17752" w:rsidRDefault="00A17752">
      <w:pPr>
        <w:spacing w:after="200"/>
        <w:jc w:val="left"/>
        <w:rPr>
          <w:iCs/>
          <w:smallCaps/>
          <w:spacing w:val="5"/>
          <w:sz w:val="26"/>
          <w:szCs w:val="26"/>
        </w:rPr>
      </w:pPr>
      <w:r>
        <w:rPr>
          <w:i/>
        </w:rPr>
        <w:br w:type="page"/>
      </w:r>
    </w:p>
    <w:p w14:paraId="72783D98" w14:textId="0BC5A773" w:rsidR="007F5F7D" w:rsidRPr="00F00E8B" w:rsidRDefault="00B06E68" w:rsidP="00F00E8B">
      <w:pPr>
        <w:pStyle w:val="Cabealho3"/>
        <w:ind w:firstLine="708"/>
        <w:rPr>
          <w:i w:val="0"/>
        </w:rPr>
      </w:pPr>
      <w:bookmarkStart w:id="26" w:name="_Toc504741105"/>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40EAA7D9" w14:textId="4B1A1CE1" w:rsidR="00D148DE" w:rsidRDefault="00D148DE" w:rsidP="00A623E4"/>
    <w:p w14:paraId="09E9848D" w14:textId="059D70C1" w:rsidR="002B230A" w:rsidRDefault="00667F04" w:rsidP="00A623E4">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Requests) e respostas (Responses)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391BA9C0" w:rsidR="003077F5" w:rsidRDefault="003077F5" w:rsidP="003077F5">
      <w:pPr>
        <w:pStyle w:val="Legenda"/>
        <w:jc w:val="center"/>
      </w:pPr>
      <w:bookmarkStart w:id="27" w:name="_Toc503197226"/>
      <w:r>
        <w:t xml:space="preserve">Figura </w:t>
      </w:r>
      <w:fldSimple w:instr=" SEQ Figura \* ARABIC ">
        <w:r w:rsidR="002303A5">
          <w:rPr>
            <w:noProof/>
          </w:rPr>
          <w:t>12</w:t>
        </w:r>
      </w:fldSimple>
      <w:r>
        <w:t xml:space="preserve"> - Arquitetura do protocolo HTTP</w:t>
      </w:r>
      <w:bookmarkEnd w:id="27"/>
    </w:p>
    <w:p w14:paraId="50E530FB" w14:textId="77777777" w:rsidR="003077F5" w:rsidRDefault="003077F5" w:rsidP="00A623E4"/>
    <w:p w14:paraId="207830BC" w14:textId="77777777" w:rsidR="00E2273C" w:rsidRDefault="00E2273C" w:rsidP="00A623E4"/>
    <w:p w14:paraId="7C6A5C5D" w14:textId="32FE25C9" w:rsidR="00C43A27" w:rsidRDefault="00C43A27" w:rsidP="00A623E4">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611BE7CA" w:rsidR="00C474B5" w:rsidRDefault="00C474B5" w:rsidP="00A623E4">
      <w:r>
        <w:t xml:space="preserve">Em </w:t>
      </w:r>
      <w:r w:rsidR="00617E8B">
        <w:t>Maio</w:t>
      </w:r>
      <w:r>
        <w:t xml:space="preserve"> de 2015 foi publicada a </w:t>
      </w:r>
      <w:r w:rsidR="007D2FA8">
        <w:t>versão standard</w:t>
      </w:r>
      <w:r>
        <w:t xml:space="preserve"> mais recente do protocolo HTTP, </w:t>
      </w:r>
      <w:r w:rsidR="006247A9">
        <w:t>o</w:t>
      </w:r>
      <w:r>
        <w:t xml:space="preserve">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4B2D0AC7"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1D1CE6E4" w14:textId="101CA62C" w:rsidR="00C43A27" w:rsidRDefault="00C43A27" w:rsidP="00A623E4"/>
    <w:p w14:paraId="361FA4DA" w14:textId="7ED531E5" w:rsidR="00A335C5" w:rsidRDefault="00A335C5" w:rsidP="00A623E4">
      <w:r>
        <w:lastRenderedPageBreak/>
        <w:t>O protocolo HTTP está em constante evolução e novas capacidades e funcionalidades estão a ser testadas para serem integradas, que prova que o HTTP tem uma forte capacidade de ser extensível apesar de manter a simplicidade para a qual foi criado.</w:t>
      </w:r>
    </w:p>
    <w:p w14:paraId="61BBD0C0" w14:textId="61AF1FFB" w:rsidR="00590D93" w:rsidRDefault="00590D93" w:rsidP="00A623E4"/>
    <w:p w14:paraId="4E8A4900" w14:textId="6DDB4CDE" w:rsidR="00D148DE" w:rsidRDefault="00BF77A9" w:rsidP="00A623E4">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údos de websites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00969014" w:rsidR="00C17573" w:rsidRDefault="00C17573" w:rsidP="00C17573">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8B39C5">
        <w:t>navegador (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t>browser</w:t>
      </w:r>
      <w:r w:rsidR="004D1B01">
        <w:t>,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035428">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00F44D58">
        <w:t>página web</w:t>
      </w:r>
      <w:r>
        <w:t xml:space="preserve"> ser carregada e sem comunicar com o servidor. Um exemplo prático e comum em muitas páginas é a validação de formulários, </w:t>
      </w:r>
      <w:r>
        <w:lastRenderedPageBreak/>
        <w:t>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77777777" w:rsidR="00F44D58" w:rsidRDefault="00AE7921" w:rsidP="00AE7921">
      <w:pPr>
        <w:pStyle w:val="Legenda"/>
        <w:jc w:val="center"/>
      </w:pPr>
      <w:bookmarkStart w:id="28" w:name="_Toc503197227"/>
      <w:r>
        <w:t xml:space="preserve">Figura </w:t>
      </w:r>
      <w:fldSimple w:instr=" SEQ Figura \* ARABIC ">
        <w:r w:rsidR="002303A5">
          <w:rPr>
            <w:noProof/>
          </w:rPr>
          <w:t>13</w:t>
        </w:r>
      </w:fldSimple>
      <w:r>
        <w:t xml:space="preserve"> </w:t>
      </w:r>
      <w:r w:rsidR="00223116">
        <w:t>–</w:t>
      </w:r>
      <w:r>
        <w:t xml:space="preserve"> </w:t>
      </w:r>
      <w:r w:rsidR="00223116">
        <w:t xml:space="preserve">Lado cliente </w:t>
      </w:r>
      <w:r>
        <w:t>da web</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5">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4A5CA910" w:rsidR="00CD1F8F" w:rsidRDefault="00CD1F8F" w:rsidP="00CD1F8F">
      <w:pPr>
        <w:pStyle w:val="Legenda"/>
        <w:jc w:val="center"/>
      </w:pPr>
      <w:bookmarkStart w:id="29" w:name="_Toc503197228"/>
      <w:r>
        <w:t xml:space="preserve">Figura </w:t>
      </w:r>
      <w:fldSimple w:instr=" SEQ Figura \* ARABIC ">
        <w:r w:rsidR="002303A5">
          <w:rPr>
            <w:noProof/>
          </w:rPr>
          <w:t>14</w:t>
        </w:r>
      </w:fldSimple>
      <w:r>
        <w:t xml:space="preserve"> - Arquitetura base de aplicações web</w:t>
      </w:r>
      <w:bookmarkEnd w:id="29"/>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bookmarkStart w:id="30" w:name="_Toc504741106"/>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0"/>
    </w:p>
    <w:p w14:paraId="1EE55655" w14:textId="77777777" w:rsidR="0081617B" w:rsidRPr="0081617B" w:rsidRDefault="0081617B" w:rsidP="0081617B"/>
    <w:p w14:paraId="6F2EDDBE" w14:textId="77777777" w:rsidR="0081617B" w:rsidRDefault="0081617B" w:rsidP="0081617B">
      <w:r>
        <w:t>Outro paradigma tecnológico que emergiu ao longo dos últimos anos e teve a capacidade de mudar a forma como são fornecidos os serviços de TI é o Cloud Computing.</w:t>
      </w:r>
    </w:p>
    <w:p w14:paraId="73FDBEB4" w14:textId="592D5D81" w:rsidR="0081617B" w:rsidRDefault="0081617B" w:rsidP="0081617B">
      <w:r>
        <w:t>O Cloud Computing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0EF7C815" w:rsidR="0081617B" w:rsidRDefault="0081617B" w:rsidP="0081617B">
      <w:pPr>
        <w:pStyle w:val="Legenda"/>
        <w:jc w:val="center"/>
      </w:pPr>
      <w:bookmarkStart w:id="31" w:name="_Toc503197229"/>
      <w:r>
        <w:t xml:space="preserve">Figura </w:t>
      </w:r>
      <w:fldSimple w:instr=" SEQ Figura \* ARABIC ">
        <w:r w:rsidR="002303A5">
          <w:rPr>
            <w:noProof/>
          </w:rPr>
          <w:t>15</w:t>
        </w:r>
      </w:fldSimple>
      <w:r>
        <w:t xml:space="preserve"> - Arquitetura Cloud Computing</w:t>
      </w:r>
      <w:bookmarkEnd w:id="31"/>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bookmarkStart w:id="32" w:name="_Toc504741107"/>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7">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6FDAD9F4" w:rsidR="00136454" w:rsidRDefault="00136454" w:rsidP="00136454">
      <w:pPr>
        <w:pStyle w:val="Legenda"/>
        <w:jc w:val="center"/>
        <w:rPr>
          <w:lang w:val="en-US"/>
        </w:rPr>
      </w:pPr>
      <w:bookmarkStart w:id="33" w:name="_Toc503197230"/>
      <w:r w:rsidRPr="00682B6F">
        <w:rPr>
          <w:lang w:val="en-US"/>
        </w:rPr>
        <w:t xml:space="preserve">Figura </w:t>
      </w:r>
      <w:r>
        <w:fldChar w:fldCharType="begin"/>
      </w:r>
      <w:r w:rsidRPr="00682B6F">
        <w:rPr>
          <w:lang w:val="en-US"/>
        </w:rPr>
        <w:instrText xml:space="preserve"> SEQ Figura \* ARABIC </w:instrText>
      </w:r>
      <w:r>
        <w:fldChar w:fldCharType="separate"/>
      </w:r>
      <w:r w:rsidR="002303A5">
        <w:rPr>
          <w:noProof/>
          <w:lang w:val="en-US"/>
        </w:rPr>
        <w:t>16</w:t>
      </w:r>
      <w:r>
        <w:rPr>
          <w:noProof/>
        </w:rPr>
        <w:fldChar w:fldCharType="end"/>
      </w:r>
      <w:r w:rsidRPr="00682B6F">
        <w:rPr>
          <w:lang w:val="en-US"/>
        </w:rPr>
        <w:t xml:space="preserve"> - Human-Machine Interface.</w:t>
      </w:r>
      <w:bookmarkEnd w:id="33"/>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lastRenderedPageBreak/>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Como será controlada cada função? Existem diversas possibilidades como botões, switches,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331A873F" w14:textId="0C0A9436" w:rsidR="00136454" w:rsidRDefault="00136454" w:rsidP="00445329">
      <w:pPr>
        <w:spacing w:after="200"/>
        <w:jc w:val="left"/>
      </w:pPr>
      <w:r w:rsidRPr="00EA54A9">
        <w:rPr>
          <w:lang w:val="en-US"/>
        </w:rPr>
        <w:t>Segundo artigo divulgado pela revista “Control Engineering”</w:t>
      </w:r>
      <w:r>
        <w:fldChar w:fldCharType="begin" w:fldLock="1"/>
      </w:r>
      <w:r w:rsidR="00EA54A9" w:rsidRPr="00EA54A9">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EA54A9">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r w:rsidRPr="008D34C8">
        <w:t xml:space="preserve">Panel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6851DE91" w:rsidR="00136454" w:rsidRDefault="00136454" w:rsidP="00136454">
      <w:pPr>
        <w:pStyle w:val="PargrafodaLista"/>
        <w:numPr>
          <w:ilvl w:val="0"/>
          <w:numId w:val="43"/>
        </w:numPr>
        <w:spacing w:after="160" w:line="259" w:lineRule="auto"/>
        <w:ind w:left="720"/>
        <w:jc w:val="left"/>
      </w:pPr>
      <w:r w:rsidRPr="008D34C8">
        <w:t>Considerações de segurança</w:t>
      </w:r>
    </w:p>
    <w:p w14:paraId="27D44E86" w14:textId="77777777" w:rsidR="00445329" w:rsidRPr="008D34C8" w:rsidRDefault="00445329" w:rsidP="00445329">
      <w:pPr>
        <w:pStyle w:val="PargrafodaLista"/>
        <w:spacing w:after="160" w:line="259" w:lineRule="auto"/>
        <w:jc w:val="left"/>
      </w:pP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w:t>
      </w:r>
      <w:r>
        <w:lastRenderedPageBreak/>
        <w:t>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34" w:name="_Toc504741108"/>
      <w:r w:rsidRPr="00F81B92">
        <w:rPr>
          <w:i w:val="0"/>
        </w:rPr>
        <w:t>2.</w:t>
      </w:r>
      <w:r w:rsidR="00F00E8B">
        <w:rPr>
          <w:i w:val="0"/>
        </w:rPr>
        <w:t>4.5</w:t>
      </w:r>
      <w:r w:rsidRPr="00F81B92">
        <w:rPr>
          <w:i w:val="0"/>
        </w:rPr>
        <w:t xml:space="preserve"> </w:t>
      </w:r>
      <w:r>
        <w:rPr>
          <w:i w:val="0"/>
        </w:rPr>
        <w:t>Realidade Aumentada</w:t>
      </w:r>
      <w:bookmarkEnd w:id="34"/>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72E285A9"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EA54A9">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00502C68" w14:textId="5A33AC96" w:rsidR="000101DC" w:rsidRPr="00F81B92" w:rsidRDefault="000101DC" w:rsidP="000101DC">
      <w:pPr>
        <w:pStyle w:val="Cabealho3"/>
        <w:ind w:firstLine="708"/>
        <w:rPr>
          <w:i w:val="0"/>
        </w:rPr>
      </w:pPr>
      <w:bookmarkStart w:id="35" w:name="_Toc504741109"/>
      <w:r w:rsidRPr="00F81B92">
        <w:rPr>
          <w:i w:val="0"/>
        </w:rPr>
        <w:lastRenderedPageBreak/>
        <w:t>2.</w:t>
      </w:r>
      <w:r w:rsidR="00F00E8B">
        <w:rPr>
          <w:i w:val="0"/>
        </w:rPr>
        <w:t>4.6</w:t>
      </w:r>
      <w:r w:rsidRPr="00F81B92">
        <w:rPr>
          <w:i w:val="0"/>
        </w:rPr>
        <w:t xml:space="preserve"> </w:t>
      </w:r>
      <w:r>
        <w:rPr>
          <w:i w:val="0"/>
        </w:rPr>
        <w:t>Sistemas Scada</w:t>
      </w:r>
      <w:bookmarkEnd w:id="35"/>
    </w:p>
    <w:p w14:paraId="013C86E4" w14:textId="77777777" w:rsidR="000101DC" w:rsidRDefault="000101DC" w:rsidP="00A623E4"/>
    <w:p w14:paraId="6693EA0B" w14:textId="3B268D2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EA54A9">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75FD189A"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EA54A9">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8">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0BF2FE06" w:rsidR="00231589" w:rsidRDefault="00231589" w:rsidP="00231589">
      <w:pPr>
        <w:pStyle w:val="Legenda"/>
        <w:jc w:val="center"/>
      </w:pPr>
      <w:bookmarkStart w:id="36" w:name="_Toc503197231"/>
      <w:r>
        <w:t xml:space="preserve">Figura </w:t>
      </w:r>
      <w:fldSimple w:instr=" SEQ Figura \* ARABIC ">
        <w:r w:rsidR="002303A5">
          <w:rPr>
            <w:noProof/>
          </w:rPr>
          <w:t>17</w:t>
        </w:r>
      </w:fldSimple>
      <w:r>
        <w:t xml:space="preserve"> - Arquitetura Sistema SCADA</w:t>
      </w:r>
      <w:bookmarkEnd w:id="36"/>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0366C203" w14:textId="77777777" w:rsidR="002C4CE6" w:rsidRDefault="002C4CE6">
      <w:pPr>
        <w:spacing w:after="200"/>
        <w:jc w:val="left"/>
        <w:rPr>
          <w:smallCaps/>
          <w:sz w:val="28"/>
          <w:szCs w:val="28"/>
        </w:rPr>
      </w:pPr>
      <w:r>
        <w:br w:type="page"/>
      </w:r>
    </w:p>
    <w:p w14:paraId="5D439696" w14:textId="351BB7CB" w:rsidR="00136454" w:rsidRDefault="00136454" w:rsidP="00136454">
      <w:pPr>
        <w:pStyle w:val="Cabealho2"/>
        <w:ind w:firstLine="708"/>
      </w:pPr>
      <w:bookmarkStart w:id="37" w:name="_Toc504741110"/>
      <w:r w:rsidRPr="002A4B1A">
        <w:lastRenderedPageBreak/>
        <w:t>2.</w:t>
      </w:r>
      <w:r w:rsidR="00176849">
        <w:t>5</w:t>
      </w:r>
      <w:r w:rsidRPr="002A4B1A">
        <w:t xml:space="preserve"> </w:t>
      </w:r>
      <w:r>
        <w:t>Fabrico Aditivo</w:t>
      </w:r>
      <w:bookmarkEnd w:id="37"/>
    </w:p>
    <w:p w14:paraId="04F4E06C" w14:textId="77777777" w:rsidR="00136454" w:rsidRDefault="00136454" w:rsidP="00136454"/>
    <w:p w14:paraId="7F6291A2" w14:textId="4DD83BA4" w:rsidR="005833E9" w:rsidRDefault="00136454" w:rsidP="005833E9">
      <w:r>
        <w:t xml:space="preserve">O Fabrico Aditivo, também conhecido como impressão a três dimensões, consiste em produzir um objeto sólido, em três dimensões, proveniente de um ficheiro digital </w:t>
      </w:r>
      <w:r>
        <w:fldChar w:fldCharType="begin" w:fldLock="1"/>
      </w:r>
      <w:r w:rsidR="00EA54A9">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r w:rsidR="005833E9">
        <w:t xml:space="preserve"> 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9">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59056AE5" w:rsidR="00B77B16" w:rsidRDefault="00B77B16" w:rsidP="00B77B16">
      <w:pPr>
        <w:pStyle w:val="Legenda"/>
        <w:jc w:val="center"/>
      </w:pPr>
      <w:bookmarkStart w:id="38" w:name="_Toc503197232"/>
      <w:r>
        <w:t xml:space="preserve">Figura </w:t>
      </w:r>
      <w:fldSimple w:instr=" SEQ Figura \* ARABIC ">
        <w:r w:rsidR="002303A5">
          <w:rPr>
            <w:noProof/>
          </w:rPr>
          <w:t>18</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136454">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software das impressoras 3D.</w:t>
      </w:r>
    </w:p>
    <w:p w14:paraId="78126276" w14:textId="77777777" w:rsidR="00136454" w:rsidRDefault="00136454" w:rsidP="00136454"/>
    <w:p w14:paraId="74583C2E" w14:textId="615E3526"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4A80EEF5" w:rsidR="00136454" w:rsidRDefault="00136454" w:rsidP="00136454"/>
    <w:p w14:paraId="2439F0C3" w14:textId="4FF9C59A" w:rsidR="00136454" w:rsidRDefault="00136454" w:rsidP="00136454">
      <w:r>
        <w:lastRenderedPageBreak/>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59850D26"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jc w:val="left"/>
        <w:rPr>
          <w:smallCaps/>
          <w:sz w:val="28"/>
          <w:szCs w:val="28"/>
        </w:rPr>
      </w:pPr>
      <w:r>
        <w:br w:type="page"/>
      </w:r>
    </w:p>
    <w:p w14:paraId="31FEA3AB" w14:textId="03E33AF3" w:rsidR="00B616E4" w:rsidRDefault="008821DD" w:rsidP="00EA61BE">
      <w:pPr>
        <w:pStyle w:val="Cabealho2"/>
        <w:ind w:firstLine="708"/>
      </w:pPr>
      <w:bookmarkStart w:id="39" w:name="_Toc504741111"/>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4741112"/>
      <w:r w:rsidRPr="00F81B92">
        <w:rPr>
          <w:i w:val="0"/>
        </w:rPr>
        <w:t>2.</w:t>
      </w:r>
      <w:r>
        <w:rPr>
          <w:i w:val="0"/>
        </w:rPr>
        <w:t>6</w:t>
      </w:r>
      <w:r w:rsidRPr="00F81B92">
        <w:rPr>
          <w:i w:val="0"/>
        </w:rPr>
        <w:t xml:space="preserve">.1 </w:t>
      </w:r>
      <w:r w:rsidRPr="00B616E4">
        <w:rPr>
          <w:i w:val="0"/>
        </w:rPr>
        <w:t>Controlo e Automação na Indústria</w:t>
      </w:r>
      <w:bookmarkEnd w:id="40"/>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77777777" w:rsidR="007D519D" w:rsidRDefault="00B22E6B" w:rsidP="00B22E6B">
      <w:pPr>
        <w:pStyle w:val="Legenda"/>
        <w:jc w:val="center"/>
      </w:pPr>
      <w:bookmarkStart w:id="41" w:name="_Toc503197233"/>
      <w:r>
        <w:t xml:space="preserve">Figura </w:t>
      </w:r>
      <w:fldSimple w:instr=" SEQ Figura \* ARABIC ">
        <w:r w:rsidR="002303A5">
          <w:rPr>
            <w:noProof/>
          </w:rPr>
          <w:t>19</w:t>
        </w:r>
      </w:fldSimple>
      <w:r w:rsidR="007D519D">
        <w:t xml:space="preserve"> - Ganhos de Tempo.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bookmarkEnd w:id="41"/>
    </w:p>
    <w:p w14:paraId="57DB93FE" w14:textId="6CCF4F02" w:rsidR="004C0BCA" w:rsidRDefault="004C0BCA" w:rsidP="004C0BCA"/>
    <w:p w14:paraId="6816F98F" w14:textId="50DB14D6"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2E7D8592"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9DDAF04"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77777777" w:rsidR="007D519D" w:rsidRDefault="00612EBD" w:rsidP="00612EBD">
      <w:pPr>
        <w:pStyle w:val="Legenda"/>
        <w:jc w:val="center"/>
      </w:pPr>
      <w:bookmarkStart w:id="42" w:name="_Toc503197234"/>
      <w:r>
        <w:t xml:space="preserve">Figura </w:t>
      </w:r>
      <w:fldSimple w:instr=" SEQ Figura \* ARABIC ">
        <w:r w:rsidR="002303A5">
          <w:rPr>
            <w:noProof/>
          </w:rPr>
          <w:t>20</w:t>
        </w:r>
      </w:fldSimple>
      <w:r>
        <w:t xml:space="preserve"> - Linha de Paletização Automatizada</w:t>
      </w:r>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bookmarkEnd w:id="42"/>
      <w:r w:rsidR="00612EBD">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5C7BC7F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3E09F6">
      <w:pPr>
        <w:pStyle w:val="Cabealho3"/>
        <w:ind w:firstLine="708"/>
        <w:rPr>
          <w:i w:val="0"/>
        </w:rPr>
      </w:pPr>
      <w:bookmarkStart w:id="43" w:name="_Toc504741113"/>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77777777" w:rsidR="007D519D" w:rsidRDefault="00A63A08" w:rsidP="00A63A08">
      <w:pPr>
        <w:pStyle w:val="Legenda"/>
        <w:jc w:val="center"/>
      </w:pPr>
      <w:bookmarkStart w:id="44" w:name="_Toc503197235"/>
      <w:r w:rsidRPr="00C520F3">
        <w:t xml:space="preserve">Figura </w:t>
      </w:r>
      <w:r>
        <w:fldChar w:fldCharType="begin"/>
      </w:r>
      <w:r w:rsidRPr="00C520F3">
        <w:instrText xml:space="preserve"> SEQ Figura \* ARABIC </w:instrText>
      </w:r>
      <w:r>
        <w:fldChar w:fldCharType="separate"/>
      </w:r>
      <w:r w:rsidR="002303A5">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bookmarkEnd w:id="44"/>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77777777" w:rsidR="007D519D" w:rsidRDefault="00F176B1" w:rsidP="00056543">
      <w:pPr>
        <w:pStyle w:val="Legenda"/>
        <w:jc w:val="center"/>
      </w:pPr>
      <w:bookmarkStart w:id="45" w:name="_Toc503197236"/>
      <w:r>
        <w:t xml:space="preserve">Figura </w:t>
      </w:r>
      <w:fldSimple w:instr=" SEQ Figura \* ARABIC ">
        <w:r w:rsidR="002303A5">
          <w:rPr>
            <w:noProof/>
          </w:rPr>
          <w:t>22</w:t>
        </w:r>
      </w:fldSimple>
      <w:r>
        <w:t xml:space="preserve"> - Página web dinâmica para monitorização.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bookmarkEnd w:id="45"/>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77777777" w:rsidR="007D519D" w:rsidRDefault="00831701" w:rsidP="00831701">
      <w:pPr>
        <w:pStyle w:val="Legenda"/>
        <w:jc w:val="center"/>
      </w:pPr>
      <w:bookmarkStart w:id="46" w:name="_Toc503197237"/>
      <w:r>
        <w:t xml:space="preserve">Figura </w:t>
      </w:r>
      <w:fldSimple w:instr=" SEQ Figura \* ARABIC ">
        <w:r w:rsidR="002303A5">
          <w:rPr>
            <w:noProof/>
          </w:rPr>
          <w:t>23</w:t>
        </w:r>
      </w:fldSimple>
      <w:r>
        <w:t xml:space="preserve"> - Aplicação Java para monitorizar temperatura.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bookmarkEnd w:id="46"/>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375882F7" w:rsidR="009A61CD" w:rsidRDefault="009A61CD" w:rsidP="00D960C7">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77777777" w:rsidR="007D519D" w:rsidRDefault="00346E1B" w:rsidP="00346E1B">
      <w:pPr>
        <w:pStyle w:val="Legenda"/>
        <w:jc w:val="center"/>
      </w:pPr>
      <w:bookmarkStart w:id="47" w:name="_Toc503197238"/>
      <w:r>
        <w:t xml:space="preserve">Figura </w:t>
      </w:r>
      <w:fldSimple w:instr=" SEQ Figura \* ARABIC ">
        <w:r w:rsidR="002303A5">
          <w:rPr>
            <w:noProof/>
          </w:rPr>
          <w:t>24</w:t>
        </w:r>
      </w:fldSimple>
      <w:r>
        <w:t xml:space="preserve"> - Arquitetura do sistema para controlo remoto de laboratório.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bookmarkEnd w:id="47"/>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7777777" w:rsidR="007D519D" w:rsidRDefault="006D7CB3" w:rsidP="006D7CB3">
      <w:pPr>
        <w:pStyle w:val="Legenda"/>
        <w:jc w:val="center"/>
      </w:pPr>
      <w:bookmarkStart w:id="48" w:name="_Toc503197239"/>
      <w:r>
        <w:t xml:space="preserve">Figura </w:t>
      </w:r>
      <w:fldSimple w:instr=" SEQ Figura \* ARABIC ">
        <w:r w:rsidR="002303A5">
          <w:rPr>
            <w:noProof/>
          </w:rPr>
          <w:t>25</w:t>
        </w:r>
      </w:fldSimple>
      <w:r>
        <w:t xml:space="preserve"> - Página no browser para controlo remoto.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bookmarkEnd w:id="48"/>
      <w:r>
        <w:fldChar w:fldCharType="end"/>
      </w:r>
    </w:p>
    <w:p w14:paraId="641CAE0D" w14:textId="77777777" w:rsidR="007D519D" w:rsidRPr="007D519D" w:rsidRDefault="007D519D" w:rsidP="007D519D"/>
    <w:p w14:paraId="1A9E2D49" w14:textId="732607F0" w:rsidR="006D7CB3" w:rsidRDefault="002B58CF" w:rsidP="006D7CB3">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5BDB81D9"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580B063B" w:rsidR="00E467CD" w:rsidRDefault="00E467CD" w:rsidP="006D7CB3">
      <w:r>
        <w:t>O servidor por sua vez estava conectado a um hub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77777777" w:rsidR="007D519D" w:rsidRDefault="00E467CD" w:rsidP="00E467CD">
      <w:pPr>
        <w:pStyle w:val="Legenda"/>
        <w:jc w:val="center"/>
      </w:pPr>
      <w:bookmarkStart w:id="49" w:name="_Toc503197240"/>
      <w:r>
        <w:t xml:space="preserve">Figura </w:t>
      </w:r>
      <w:fldSimple w:instr=" SEQ Figura \* ARABIC ">
        <w:r w:rsidR="002303A5">
          <w:rPr>
            <w:noProof/>
          </w:rPr>
          <w:t>26</w:t>
        </w:r>
      </w:fldSimple>
      <w:r>
        <w:t xml:space="preserve"> - Arquitetura do sistema para controlo de PLC remotamente. </w:t>
      </w:r>
    </w:p>
    <w:p w14:paraId="76341295" w14:textId="410C36CB" w:rsidR="00E467CD" w:rsidRDefault="00E467CD" w:rsidP="00E467CD">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bookmarkEnd w:id="49"/>
      <w:r>
        <w:fldChar w:fldCharType="end"/>
      </w:r>
    </w:p>
    <w:p w14:paraId="49CA8929" w14:textId="199B7A90" w:rsidR="00E467CD" w:rsidRDefault="00E467CD" w:rsidP="00E467CD"/>
    <w:p w14:paraId="7CB9A579" w14:textId="77777777" w:rsidR="007D519D" w:rsidRDefault="007D519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2D2CF78D" w:rsidR="006665F7" w:rsidRDefault="006665F7" w:rsidP="00E467CD">
      <w:r>
        <w:t>O resultado da página web que monitorizava variáveis do PLC foi o da Figura seguinte.</w:t>
      </w:r>
    </w:p>
    <w:p w14:paraId="3121A67A" w14:textId="77777777" w:rsidR="007D519D" w:rsidRDefault="007D519D" w:rsidP="00E467CD"/>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7777777" w:rsidR="007D519D" w:rsidRDefault="006665F7" w:rsidP="006665F7">
      <w:pPr>
        <w:pStyle w:val="Legenda"/>
        <w:jc w:val="center"/>
      </w:pPr>
      <w:bookmarkStart w:id="50" w:name="_Toc503197241"/>
      <w:r>
        <w:t xml:space="preserve">Figura </w:t>
      </w:r>
      <w:fldSimple w:instr=" SEQ Figura \* ARABIC ">
        <w:r w:rsidR="002303A5">
          <w:rPr>
            <w:noProof/>
          </w:rPr>
          <w:t>27</w:t>
        </w:r>
      </w:fldSimple>
      <w:r>
        <w:t xml:space="preserve"> - Página web para controlo das variáveis do PLC.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bookmarkEnd w:id="50"/>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lastRenderedPageBreak/>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9" w:history="1">
        <w:r w:rsidR="00226F18" w:rsidRPr="00F15A2A">
          <w:rPr>
            <w:rStyle w:val="Hiperligao"/>
          </w:rPr>
          <w:t>https://markforged.com</w:t>
        </w:r>
      </w:hyperlink>
      <w:r>
        <w:t>).</w:t>
      </w:r>
    </w:p>
    <w:p w14:paraId="529838EC" w14:textId="6DE2A039"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6FF18AEC" w:rsidR="00244125" w:rsidRDefault="00244125" w:rsidP="002918DD">
      <w:r>
        <w:t>A aquisição de uma impressora da Markforged traz também anexado um software web-based,</w:t>
      </w:r>
      <w:r w:rsidR="007D66CA">
        <w:t xml:space="preserve"> o</w:t>
      </w:r>
      <w:r>
        <w:t xml:space="preserve"> “Eiger”</w:t>
      </w:r>
      <w:r w:rsidR="007D66CA">
        <w:t>,</w:t>
      </w:r>
      <w:r>
        <w:t xml:space="preserve">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77777777" w:rsidR="007D519D" w:rsidRDefault="003C201A" w:rsidP="003C201A">
      <w:pPr>
        <w:pStyle w:val="Legenda"/>
        <w:jc w:val="center"/>
      </w:pPr>
      <w:bookmarkStart w:id="51" w:name="_Toc503197242"/>
      <w:r>
        <w:t xml:space="preserve">Figura </w:t>
      </w:r>
      <w:fldSimple w:instr=" SEQ Figura \* ARABIC ">
        <w:r w:rsidR="002303A5">
          <w:rPr>
            <w:noProof/>
          </w:rPr>
          <w:t>28</w:t>
        </w:r>
      </w:fldSimple>
      <w:r>
        <w:t xml:space="preserve"> - Software Eiger. </w:t>
      </w:r>
    </w:p>
    <w:p w14:paraId="01C40B11" w14:textId="53D2840C" w:rsidR="003C201A" w:rsidRDefault="003C201A" w:rsidP="003C201A">
      <w:pPr>
        <w:pStyle w:val="Legenda"/>
        <w:jc w:val="center"/>
      </w:pPr>
      <w:r>
        <w:t xml:space="preserve">Fonte: </w:t>
      </w:r>
      <w:r w:rsidRPr="00353836">
        <w:rPr>
          <w:b w:val="0"/>
          <w:noProof/>
        </w:rPr>
        <w:t>https://markforged.com/eiger/</w:t>
      </w:r>
      <w:bookmarkEnd w:id="51"/>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1">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52" w:name="_Toc503197256"/>
      <w:r>
        <w:t xml:space="preserve">Tabela </w:t>
      </w:r>
      <w:fldSimple w:instr=" SEQ Tabela \* ARABIC ">
        <w:r w:rsidR="008D067A">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8741F0">
      <w:pPr>
        <w:pStyle w:val="Cabealho3"/>
        <w:ind w:firstLine="708"/>
        <w:rPr>
          <w:i w:val="0"/>
        </w:rPr>
      </w:pPr>
      <w:bookmarkStart w:id="53" w:name="_Toc504741114"/>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2">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77777777" w:rsidR="007D519D" w:rsidRDefault="009A6B68" w:rsidP="009A6B68">
      <w:pPr>
        <w:pStyle w:val="Legenda"/>
        <w:jc w:val="center"/>
      </w:pPr>
      <w:bookmarkStart w:id="54" w:name="_Toc503197243"/>
      <w:r>
        <w:t xml:space="preserve">Figura </w:t>
      </w:r>
      <w:fldSimple w:instr=" SEQ Figura \* ARABIC ">
        <w:r w:rsidR="002303A5">
          <w:rPr>
            <w:noProof/>
          </w:rPr>
          <w:t>29</w:t>
        </w:r>
      </w:fldSimple>
      <w:r>
        <w:t xml:space="preserve"> - A interface do sistema através dos óculos e dos marcadores de RA.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4"/>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3">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77777777" w:rsidR="007D519D" w:rsidRDefault="009A6B68" w:rsidP="009A6B68">
      <w:pPr>
        <w:pStyle w:val="Legenda"/>
        <w:jc w:val="center"/>
      </w:pPr>
      <w:bookmarkStart w:id="55" w:name="_Toc503197244"/>
      <w:r>
        <w:t xml:space="preserve">Figura </w:t>
      </w:r>
      <w:fldSimple w:instr=" SEQ Figura \* ARABIC ">
        <w:r w:rsidR="002303A5">
          <w:rPr>
            <w:noProof/>
          </w:rPr>
          <w:t>30</w:t>
        </w:r>
      </w:fldSimple>
      <w:r>
        <w:t xml:space="preserve"> - Uma peça a ser modelada. Material virtual é "despejado" do spray na mão direita.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5"/>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4">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68F90C8" w:rsidR="007D519D" w:rsidRDefault="009A6B68" w:rsidP="007D519D">
      <w:pPr>
        <w:pStyle w:val="Legenda"/>
        <w:jc w:val="center"/>
      </w:pPr>
      <w:bookmarkStart w:id="56" w:name="_Toc503197245"/>
      <w:r>
        <w:t xml:space="preserve">Figura </w:t>
      </w:r>
      <w:fldSimple w:instr=" SEQ Figura \* ARABIC ">
        <w:r w:rsidR="002303A5">
          <w:rPr>
            <w:noProof/>
          </w:rPr>
          <w:t>31</w:t>
        </w:r>
      </w:fldSimple>
      <w:r>
        <w:t xml:space="preserve"> - Á esquerda </w:t>
      </w:r>
      <w:r w:rsidR="00C55B78">
        <w:t xml:space="preserve">a </w:t>
      </w:r>
      <w:r>
        <w:t xml:space="preserve">peça em RA, ao centro </w:t>
      </w:r>
      <w:r w:rsidR="00C55B78">
        <w:t xml:space="preserve">a </w:t>
      </w:r>
      <w:r>
        <w:t>peça em software de modelação 3D e á direita a peça impressa.</w:t>
      </w:r>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6"/>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AD2E940"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5">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77777777" w:rsidR="007D519D" w:rsidRDefault="00212590" w:rsidP="00212590">
      <w:pPr>
        <w:pStyle w:val="Legenda"/>
        <w:jc w:val="center"/>
      </w:pPr>
      <w:bookmarkStart w:id="57" w:name="_Toc503197246"/>
      <w:r>
        <w:t xml:space="preserve">Figura </w:t>
      </w:r>
      <w:fldSimple w:instr=" SEQ Figura \* ARABIC ">
        <w:r w:rsidR="002303A5">
          <w:rPr>
            <w:noProof/>
          </w:rPr>
          <w:t>32</w:t>
        </w:r>
      </w:fldSimple>
      <w:r>
        <w:t xml:space="preserve"> - Montagem de produto animada em ambiente de RA. </w:t>
      </w:r>
    </w:p>
    <w:p w14:paraId="1992B00C" w14:textId="13B7C80D" w:rsidR="00212590" w:rsidRDefault="00212590" w:rsidP="00212590">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bookmarkEnd w:id="57"/>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3DBB55F9" w:rsidR="00567B67" w:rsidRDefault="00567B67" w:rsidP="00C7133D">
      <w:r>
        <w:t xml:space="preserve">Um caso é o Fox-Trax system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0454AFDE"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507AED0"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58" w:name="_Toc504741115"/>
      <w:r w:rsidRPr="002A4B1A">
        <w:lastRenderedPageBreak/>
        <w:t xml:space="preserve">3. </w:t>
      </w:r>
      <w:r w:rsidR="00180002">
        <w:t xml:space="preserve">Proposta de </w:t>
      </w:r>
      <w:r w:rsidR="00E67EF7">
        <w:t>Solução</w:t>
      </w:r>
      <w:bookmarkEnd w:id="58"/>
    </w:p>
    <w:p w14:paraId="14725A9E" w14:textId="339CA594" w:rsidR="00B1140D" w:rsidRDefault="00B1140D" w:rsidP="00B1140D">
      <w:pPr>
        <w:pStyle w:val="Cabealho2"/>
        <w:ind w:firstLine="708"/>
      </w:pPr>
      <w:bookmarkStart w:id="59" w:name="_Toc504741116"/>
      <w:r>
        <w:t>3.1</w:t>
      </w:r>
      <w:r w:rsidRPr="002A4B1A">
        <w:t xml:space="preserve"> </w:t>
      </w:r>
      <w:r>
        <w:t>Introdução</w:t>
      </w:r>
      <w:bookmarkEnd w:id="59"/>
    </w:p>
    <w:p w14:paraId="79320A42" w14:textId="77777777" w:rsidR="00B1140D" w:rsidRDefault="00B1140D" w:rsidP="00180002"/>
    <w:p w14:paraId="6B47A7A0" w14:textId="7CC3966C" w:rsidR="00CF1A35" w:rsidRDefault="00CF1A35" w:rsidP="00180002">
      <w:r>
        <w:t xml:space="preserve">Após identificado o problema, consequentes necessidades a suprir e feito um exaustivo estudo de Estado da Arte que permitiu introduzir conceitos e avaliar trabalhos relacionados com o tema, </w:t>
      </w:r>
      <w:r w:rsidR="00A95410">
        <w:t xml:space="preserve">foi necessário dar o passo seguinte, de criar uma proposta de solução baseada num protótipo funcional, com o intuito de replicar as condições físicas (do utilizador e do hardwar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hardware, importa referir que do ponto de vista da solução de automação estava restringido a equipamento do fabricante Beckhoff (Hardware e Software de Automação).</w:t>
      </w:r>
    </w:p>
    <w:p w14:paraId="37D6A43B" w14:textId="4BC7539A" w:rsidR="00180002" w:rsidRDefault="00B25693" w:rsidP="00180002">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eb-based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1F3AE37E" w14:textId="2BB5B2AD" w:rsidR="007276B4" w:rsidRDefault="000B78BC" w:rsidP="00180002">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bookmarkStart w:id="60" w:name="_GoBack"/>
      <w:bookmarkEnd w:id="60"/>
    </w:p>
    <w:p w14:paraId="3CE6ABC0" w14:textId="2806C308" w:rsidR="001D21E1" w:rsidRDefault="001D21E1" w:rsidP="00180002"/>
    <w:p w14:paraId="23C50955" w14:textId="54779AE9" w:rsidR="001D21E1" w:rsidRDefault="001D21E1" w:rsidP="001D21E1">
      <w:pPr>
        <w:pStyle w:val="Cabealho2"/>
        <w:ind w:firstLine="708"/>
      </w:pPr>
      <w:bookmarkStart w:id="61" w:name="_Toc504741117"/>
      <w:r>
        <w:t>3.</w:t>
      </w:r>
      <w:r w:rsidR="00E95509">
        <w:t>2</w:t>
      </w:r>
      <w:r>
        <w:t xml:space="preserve"> Sub-Objetivos</w:t>
      </w:r>
      <w:bookmarkEnd w:id="61"/>
    </w:p>
    <w:p w14:paraId="5903D439" w14:textId="77777777" w:rsidR="001D21E1" w:rsidRDefault="001D21E1" w:rsidP="001D21E1"/>
    <w:p w14:paraId="02F18074" w14:textId="77777777" w:rsidR="001D21E1" w:rsidRDefault="001D21E1" w:rsidP="001D21E1">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1D21E1">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Monitorizar parâmetros do processo em tempo real (velocidade de extrusão, temperatura em vários pontos, etc)</w:t>
      </w:r>
    </w:p>
    <w:p w14:paraId="62DE1CF9" w14:textId="77777777" w:rsidR="001D21E1" w:rsidRDefault="001D21E1" w:rsidP="001D21E1">
      <w:pPr>
        <w:pStyle w:val="PargrafodaLista"/>
        <w:numPr>
          <w:ilvl w:val="0"/>
          <w:numId w:val="49"/>
        </w:numPr>
      </w:pPr>
      <w:r>
        <w:t>Importar remotamente e executar Gcode</w:t>
      </w:r>
    </w:p>
    <w:p w14:paraId="7E0A6F65" w14:textId="77777777" w:rsidR="001D21E1" w:rsidRDefault="001D21E1" w:rsidP="001D21E1">
      <w:pPr>
        <w:pStyle w:val="PargrafodaLista"/>
        <w:numPr>
          <w:ilvl w:val="0"/>
          <w:numId w:val="49"/>
        </w:numPr>
      </w:pPr>
      <w:r>
        <w:t>Visualizar Gcode a ser executado em tempo real</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6083D0FB" w14:textId="77777777" w:rsidR="001D21E1" w:rsidRDefault="001D21E1" w:rsidP="001D21E1">
      <w:pPr>
        <w:pStyle w:val="PargrafodaLista"/>
        <w:numPr>
          <w:ilvl w:val="0"/>
          <w:numId w:val="49"/>
        </w:numPr>
      </w:pPr>
      <w:r>
        <w:lastRenderedPageBreak/>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jc w:val="left"/>
        <w:rPr>
          <w:smallCaps/>
          <w:sz w:val="28"/>
          <w:szCs w:val="28"/>
        </w:rPr>
      </w:pPr>
      <w:r>
        <w:br w:type="page"/>
      </w:r>
    </w:p>
    <w:p w14:paraId="27935082" w14:textId="3A7EF1E8" w:rsidR="00B1140D" w:rsidRDefault="00B1140D" w:rsidP="00B1140D">
      <w:pPr>
        <w:pStyle w:val="Cabealho2"/>
        <w:ind w:firstLine="708"/>
      </w:pPr>
      <w:bookmarkStart w:id="62" w:name="_Toc504741118"/>
      <w:r>
        <w:lastRenderedPageBreak/>
        <w:t>3.</w:t>
      </w:r>
      <w:r w:rsidR="00E95509">
        <w:t>3</w:t>
      </w:r>
      <w:r>
        <w:t xml:space="preserve"> Arquitetura </w:t>
      </w:r>
      <w:r w:rsidR="001D21E1">
        <w:t>do Protótipo</w:t>
      </w:r>
      <w:bookmarkEnd w:id="62"/>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6">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7442431" w:rsidR="0061678A" w:rsidRDefault="0061678A" w:rsidP="0061678A">
      <w:pPr>
        <w:pStyle w:val="Legenda"/>
        <w:jc w:val="center"/>
      </w:pPr>
      <w:bookmarkStart w:id="63" w:name="_Toc503197247"/>
      <w:r>
        <w:t xml:space="preserve">Figura </w:t>
      </w:r>
      <w:fldSimple w:instr=" SEQ Figura \* ARABIC ">
        <w:r w:rsidR="002303A5">
          <w:rPr>
            <w:noProof/>
          </w:rPr>
          <w:t>33</w:t>
        </w:r>
      </w:fldSimple>
      <w:r>
        <w:t xml:space="preserve"> - </w:t>
      </w:r>
      <w:r w:rsidRPr="00326791">
        <w:t xml:space="preserve"> Arquitetura do </w:t>
      </w:r>
      <w:r w:rsidR="00FC7D13">
        <w:t>Protótipo</w:t>
      </w:r>
      <w:bookmarkEnd w:id="63"/>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w:t>
      </w:r>
      <w:r w:rsidR="007E35E2">
        <w:lastRenderedPageBreak/>
        <w:t xml:space="preserve">(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64" w:name="_Toc504741119"/>
      <w:r>
        <w:t>3.</w:t>
      </w:r>
      <w:r w:rsidR="005A3F39">
        <w:t>4</w:t>
      </w:r>
      <w:r>
        <w:t xml:space="preserve"> Protótipo</w:t>
      </w:r>
      <w:r w:rsidR="005A3F39">
        <w:t xml:space="preserve"> </w:t>
      </w:r>
      <w:r w:rsidR="00E67EF7">
        <w:t>Funcional</w:t>
      </w:r>
      <w:bookmarkEnd w:id="64"/>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1E4C42A5" w:rsidR="0016545B" w:rsidRDefault="0016545B" w:rsidP="0016545B">
      <w:pPr>
        <w:pStyle w:val="Legenda"/>
        <w:jc w:val="center"/>
      </w:pPr>
      <w:bookmarkStart w:id="65" w:name="_Toc503197248"/>
      <w:r>
        <w:t xml:space="preserve">Figura </w:t>
      </w:r>
      <w:fldSimple w:instr=" SEQ Figura \* ARABIC ">
        <w:r w:rsidR="002303A5">
          <w:rPr>
            <w:noProof/>
          </w:rPr>
          <w:t>34</w:t>
        </w:r>
      </w:fldSimple>
      <w:r>
        <w:t xml:space="preserve"> - Sistema com o equipamento ligado e em estado ON</w:t>
      </w:r>
      <w:bookmarkEnd w:id="65"/>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0FAF998B" w:rsidR="0016545B" w:rsidRPr="0016545B" w:rsidRDefault="0016545B" w:rsidP="0016545B">
      <w:pPr>
        <w:pStyle w:val="Legenda"/>
        <w:jc w:val="center"/>
      </w:pPr>
      <w:bookmarkStart w:id="66" w:name="_Toc503197249"/>
      <w:r>
        <w:t xml:space="preserve">Figura </w:t>
      </w:r>
      <w:fldSimple w:instr=" SEQ Figura \* ARABIC ">
        <w:r w:rsidR="002303A5">
          <w:rPr>
            <w:noProof/>
          </w:rPr>
          <w:t>35</w:t>
        </w:r>
      </w:fldSimple>
      <w:r>
        <w:t xml:space="preserve"> - Sistema a executar o Gcode na tabela vermelha</w:t>
      </w:r>
      <w:bookmarkEnd w:id="66"/>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9">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0D71BBA" w:rsidR="003B1627" w:rsidRDefault="0016545B" w:rsidP="002F6F57">
      <w:pPr>
        <w:pStyle w:val="Legenda"/>
        <w:jc w:val="center"/>
      </w:pPr>
      <w:bookmarkStart w:id="67" w:name="_Toc503197250"/>
      <w:r>
        <w:t xml:space="preserve">Figura </w:t>
      </w:r>
      <w:fldSimple w:instr=" SEQ Figura \* ARABIC ">
        <w:r w:rsidR="002303A5">
          <w:rPr>
            <w:noProof/>
          </w:rPr>
          <w:t>36</w:t>
        </w:r>
      </w:fldSimple>
      <w:r>
        <w:t xml:space="preserve"> - V</w:t>
      </w:r>
      <w:r w:rsidR="0029668E">
        <w:t>i</w:t>
      </w:r>
      <w:r>
        <w:t>sualização da peça a ser impressa em 2D e 3D</w:t>
      </w:r>
      <w:bookmarkEnd w:id="67"/>
    </w:p>
    <w:p w14:paraId="05B9EC2F" w14:textId="0C04583A" w:rsidR="00FE7373" w:rsidRDefault="00FE7373" w:rsidP="00EF42EB">
      <w:pPr>
        <w:pStyle w:val="Cabealho2"/>
        <w:ind w:firstLine="708"/>
      </w:pPr>
      <w:bookmarkStart w:id="68" w:name="_Toc504741120"/>
      <w:r>
        <w:lastRenderedPageBreak/>
        <w:t>3.4 Conclusões</w:t>
      </w:r>
      <w:bookmarkEnd w:id="68"/>
    </w:p>
    <w:p w14:paraId="64670460" w14:textId="77777777" w:rsidR="00EF42EB" w:rsidRDefault="00EF42EB" w:rsidP="00EF42EB"/>
    <w:p w14:paraId="55DEB521" w14:textId="08D8EECA" w:rsidR="00151B34" w:rsidRDefault="00151B34" w:rsidP="00EF42EB">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EF42EB">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438A56A1" w:rsidR="007C6C5B" w:rsidRPr="009D5911" w:rsidRDefault="00151B34" w:rsidP="009D5911">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analisar o seu comportamento quando interligadas e</w:t>
      </w:r>
      <w:r w:rsidR="00521DA4">
        <w:t xml:space="preserve"> a </w:t>
      </w:r>
      <w:r w:rsidR="00A733A9">
        <w:t>trocar informação</w:t>
      </w:r>
      <w:r w:rsidR="00521DA4">
        <w:t xml:space="preserve"> entre elas, objetivo que foi atingido com sucesso e </w:t>
      </w:r>
      <w:r w:rsidR="00CF2E04">
        <w:t xml:space="preserve">que serviu de base para </w:t>
      </w:r>
      <w:r w:rsidR="00521DA4">
        <w:t>o desenvolvimento do sistema final.</w:t>
      </w:r>
    </w:p>
    <w:p w14:paraId="193C4A44" w14:textId="77777777" w:rsidR="009D5911" w:rsidRDefault="009D5911">
      <w:pPr>
        <w:spacing w:after="200"/>
        <w:jc w:val="left"/>
        <w:rPr>
          <w:smallCaps/>
          <w:spacing w:val="5"/>
          <w:sz w:val="36"/>
          <w:szCs w:val="36"/>
        </w:rPr>
      </w:pPr>
      <w:r>
        <w:br w:type="page"/>
      </w:r>
    </w:p>
    <w:p w14:paraId="5C16BC00" w14:textId="3B2F1B6F" w:rsidR="0099140C" w:rsidRDefault="00891400" w:rsidP="00E67EF7">
      <w:pPr>
        <w:pStyle w:val="Cabealho1"/>
      </w:pPr>
      <w:bookmarkStart w:id="69" w:name="_Toc504741121"/>
      <w:r>
        <w:lastRenderedPageBreak/>
        <w:t xml:space="preserve">4. </w:t>
      </w:r>
      <w:r w:rsidR="00E67EF7">
        <w:t>Desenvolvimento e Validação</w:t>
      </w:r>
      <w:r w:rsidR="00FE7373">
        <w:t xml:space="preserve"> da Solução Proposta</w:t>
      </w:r>
      <w:bookmarkEnd w:id="69"/>
    </w:p>
    <w:p w14:paraId="60BA4667" w14:textId="7AB452D3" w:rsidR="00FE7373" w:rsidRDefault="00FE7373" w:rsidP="00FE7373"/>
    <w:p w14:paraId="1B8A390E" w14:textId="694D05B9" w:rsidR="00FE7373" w:rsidRDefault="00E95509" w:rsidP="00FE7373">
      <w:pPr>
        <w:pStyle w:val="Cabealho2"/>
        <w:ind w:firstLine="708"/>
      </w:pPr>
      <w:bookmarkStart w:id="70" w:name="_Toc504741122"/>
      <w:r>
        <w:t>4.1</w:t>
      </w:r>
      <w:r w:rsidR="00FE7373">
        <w:t xml:space="preserve"> Análise de Requisitos e Desenvolvimento de Maquete</w:t>
      </w:r>
      <w:bookmarkEnd w:id="70"/>
    </w:p>
    <w:p w14:paraId="20BB86BC" w14:textId="77777777" w:rsidR="00FE7373" w:rsidRPr="00E67EF7" w:rsidRDefault="00FE7373" w:rsidP="00FE7373"/>
    <w:p w14:paraId="56B66EAD" w14:textId="50BB89DB" w:rsidR="00E41254" w:rsidRDefault="00E41254" w:rsidP="00E41254">
      <w:r>
        <w:t xml:space="preserve">Um dos primeiros passos no desenvolvimento de um software é, normalmente, fazer </w:t>
      </w:r>
      <w:r w:rsidR="00BF378D">
        <w:t>a</w:t>
      </w:r>
      <w:r>
        <w:t xml:space="preserve"> </w:t>
      </w:r>
      <w:r w:rsidR="00BF378D">
        <w:t>análise</w:t>
      </w:r>
      <w:r>
        <w:t xml:space="preserve"> dos requisitos para o projeto em questão. Um requisito de software é uma condição ou restrição sobre o sistema e existem vários tipos de requisitos. </w:t>
      </w:r>
    </w:p>
    <w:p w14:paraId="7ECAF369" w14:textId="18B34973" w:rsidR="00BF643D" w:rsidRDefault="00E41254" w:rsidP="00FE7373">
      <w:r>
        <w:t>Esta é uma fase importante no ciclo de vida de cada projeto porque um requisito errado/incompleto/inexistente pode significar problemas no projeto, possivelmente falhas em prazos de entrega e stress nas equipas de desenvolvimento e nos clientes que por sua vez gera descontentamento.</w:t>
      </w:r>
    </w:p>
    <w:p w14:paraId="31157A79" w14:textId="014B1C20" w:rsidR="00BF378D" w:rsidRDefault="00BF378D" w:rsidP="00FE7373">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12CDF250" w14:textId="77777777" w:rsidR="00E41254" w:rsidRDefault="00E41254" w:rsidP="00FE7373"/>
    <w:p w14:paraId="552C9A0F" w14:textId="083EF9BB"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Anexo I)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xml:space="preserve">, que tinha funcionalidades menos </w:t>
      </w:r>
      <w:r w:rsidR="009A2428">
        <w:t>relevantes,</w:t>
      </w:r>
      <w:r w:rsidR="00FE7373">
        <w:t xml:space="preserve"> mas também </w:t>
      </w:r>
      <w:r w:rsidR="00157328">
        <w:t>de interesse</w:t>
      </w:r>
      <w:r w:rsidR="00FE7373">
        <w:t>.</w:t>
      </w:r>
    </w:p>
    <w:p w14:paraId="2B1F2165" w14:textId="77777777" w:rsidR="00FE7373" w:rsidRDefault="00FE7373" w:rsidP="00FE7373"/>
    <w:p w14:paraId="6450E167" w14:textId="486430EF" w:rsidR="00FE7373" w:rsidRDefault="009A2428" w:rsidP="00FE7373">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004AF4BC" w:rsidR="00E57F43" w:rsidRDefault="00E57F43" w:rsidP="00FE7373">
      <w:r>
        <w:t>O desenvolvimento de maquetes é uma estratégia que permite facilitar o entendimento dos requisitos entre todas as partes envolvidas, apresentando conceitos e funcionalidades do software. Existem várias abordagens para desenvolver maquetes, podem ser de baixa fidelidade, sem inter</w:t>
      </w:r>
      <w:r w:rsidR="006F0100">
        <w:t>ação do ecrã,</w:t>
      </w:r>
      <w:r>
        <w:t xml:space="preserve"> </w:t>
      </w:r>
      <w:r w:rsidR="006F0100">
        <w:t>mas</w:t>
      </w:r>
      <w:r>
        <w:t xml:space="preserve"> rápidas para alterar ou ajustar consoante feedback recolhido, assim como podem</w:t>
      </w:r>
      <w:r w:rsidR="006F0100">
        <w:t xml:space="preserve"> ser maquetes completas e interativas que representam de forma muito próxima o software a desenvolver, mas que tem como contrapartida o facto de as alterações ou ajustes necessários serem mais demorados a efetuar.</w:t>
      </w:r>
    </w:p>
    <w:p w14:paraId="0DE411B9" w14:textId="0E9FC160" w:rsidR="00FE7373" w:rsidRDefault="006F0100" w:rsidP="00FE7373">
      <w:r>
        <w:t xml:space="preserve">A abordagem seguida foi a de, numa primeira fase, criar maquetes que visualmente representavam a HMI final o mais próximo possível, mas que eram estáticas. Para tal </w:t>
      </w:r>
      <w:r w:rsidR="00FE7373">
        <w:t>foi utilizada uma ferramenta web especializada</w:t>
      </w:r>
      <w:r>
        <w:t xml:space="preserve"> na criação de maquetes estáticas</w:t>
      </w:r>
      <w:r w:rsidR="00FE7373">
        <w:t xml:space="preserve"> (</w:t>
      </w:r>
      <w:hyperlink r:id="rId50" w:history="1">
        <w:r w:rsidR="00FE7373" w:rsidRPr="003F7281">
          <w:rPr>
            <w:rStyle w:val="Hiperligao"/>
          </w:rPr>
          <w:t>https://moqups.com/</w:t>
        </w:r>
      </w:hyperlink>
      <w:r w:rsidR="00FE7373">
        <w:t>) e o resultado foi o Anexo II.</w:t>
      </w:r>
    </w:p>
    <w:p w14:paraId="0188AFDE" w14:textId="77777777" w:rsidR="00FE7373" w:rsidRDefault="00FE7373" w:rsidP="00FE7373"/>
    <w:p w14:paraId="73CF79F6" w14:textId="545AED61" w:rsidR="00FE7373" w:rsidRDefault="006F0100" w:rsidP="00FE7373">
      <w:r>
        <w:t>Após a criação da</w:t>
      </w:r>
      <w:r w:rsidR="00FE7373">
        <w:t xml:space="preserve"> </w:t>
      </w:r>
      <w:r>
        <w:t xml:space="preserve">primeira versão das </w:t>
      </w:r>
      <w:r w:rsidR="00FE7373">
        <w:t xml:space="preserve">maquetes, foi criada uma </w:t>
      </w:r>
      <w:r>
        <w:t xml:space="preserve">segunda versão mas desta feita eram maquetes que </w:t>
      </w:r>
      <w:r w:rsidR="00FE7373">
        <w:t xml:space="preserve">permitiam navegar entre ecrãs e tabs da HMI, de forma a que fosse possível simular a execução de todas as tarefas. De referir ainda que estas respeitam o tamanho do ecrã tátil que será utilizado no equipamento de fabrico aditivo e foram criadas </w:t>
      </w:r>
      <w:r w:rsidR="00FE7373">
        <w:lastRenderedPageBreak/>
        <w:t>com recurso a uma ferramenta web (</w:t>
      </w:r>
      <w:hyperlink r:id="rId51" w:history="1">
        <w:r w:rsidR="00FE7373" w:rsidRPr="003F7281">
          <w:rPr>
            <w:rStyle w:val="Hiperligao"/>
          </w:rPr>
          <w:t>https://proto.io/</w:t>
        </w:r>
      </w:hyperlink>
      <w:r w:rsidR="00FE7373">
        <w:t>) que permitiu exportar um protótipo em HTML e assim torna possível que se execute o mesmo no browser e navegue entre ecrãs (Anexo III).</w:t>
      </w:r>
    </w:p>
    <w:p w14:paraId="72DA597E" w14:textId="2C4A7434" w:rsidR="00FE7373" w:rsidRDefault="00FE7373" w:rsidP="00FE7373"/>
    <w:p w14:paraId="3F58BC24" w14:textId="00B2FF26" w:rsidR="001170E7" w:rsidRDefault="001170E7" w:rsidP="00FE7373"/>
    <w:p w14:paraId="6DF30581" w14:textId="77777777" w:rsidR="001170E7" w:rsidRDefault="001170E7" w:rsidP="00FE7373"/>
    <w:p w14:paraId="256F4CF2" w14:textId="1EA148CB" w:rsidR="00FE7373" w:rsidRDefault="00FE7373" w:rsidP="00FE7373">
      <w:pPr>
        <w:pStyle w:val="Cabealho2"/>
        <w:ind w:firstLine="708"/>
      </w:pPr>
      <w:bookmarkStart w:id="71" w:name="_Toc504741123"/>
      <w:r>
        <w:t>4.</w:t>
      </w:r>
      <w:r w:rsidR="00E95509">
        <w:t>2</w:t>
      </w:r>
      <w:r>
        <w:t xml:space="preserve"> Arquitetura Final</w:t>
      </w:r>
      <w:bookmarkEnd w:id="71"/>
    </w:p>
    <w:p w14:paraId="18299533" w14:textId="19095B19" w:rsidR="00FE7373" w:rsidRDefault="00FE7373" w:rsidP="00FE7373"/>
    <w:p w14:paraId="20ED5D91" w14:textId="77777777"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2">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3C34FC4A" w:rsidR="00FE7373" w:rsidRDefault="00FC7D13" w:rsidP="00FC7D13">
      <w:pPr>
        <w:pStyle w:val="Legenda"/>
        <w:jc w:val="center"/>
      </w:pPr>
      <w:bookmarkStart w:id="72" w:name="_Toc503197251"/>
      <w:r>
        <w:t xml:space="preserve">Figura </w:t>
      </w:r>
      <w:fldSimple w:instr=" SEQ Figura \* ARABIC ">
        <w:r w:rsidR="002303A5">
          <w:rPr>
            <w:noProof/>
          </w:rPr>
          <w:t>37</w:t>
        </w:r>
      </w:fldSimple>
      <w:r>
        <w:t xml:space="preserve"> - Arquitetura Final</w:t>
      </w:r>
      <w:bookmarkEnd w:id="72"/>
    </w:p>
    <w:p w14:paraId="55ECB30F" w14:textId="14636CB1" w:rsidR="00401798" w:rsidRDefault="00401798" w:rsidP="00401798"/>
    <w:p w14:paraId="454D8297" w14:textId="1859B185" w:rsidR="00401798" w:rsidRDefault="00401798" w:rsidP="00401798">
      <w:r>
        <w:t xml:space="preserve">A arquitetura final </w:t>
      </w:r>
      <w:r w:rsidR="000C6C2D">
        <w:t xml:space="preserve">é composta pelas tecnologias representadas na figura acima e </w:t>
      </w:r>
      <w:r>
        <w:t xml:space="preserve">tem </w:t>
      </w:r>
      <w:r w:rsidR="000D2DF6">
        <w:t>as</w:t>
      </w:r>
      <w:r>
        <w:t xml:space="preserve"> </w:t>
      </w:r>
      <w:r w:rsidR="000D2DF6">
        <w:t xml:space="preserve">seguintes alterações </w:t>
      </w:r>
      <w:r>
        <w:t>significativa</w:t>
      </w:r>
      <w:r w:rsidR="000D2DF6">
        <w:t>s em relação ao protótipo:</w:t>
      </w:r>
      <w:r>
        <w:t xml:space="preserve"> foi introduzida a base de dados RethinkDB que comunica com o NodeJS e permite armazenar informação numa bas</w:t>
      </w:r>
      <w:r w:rsidR="000D2DF6">
        <w:t>e de dados documental, na interface é utilizada a livraria D3.JS que permite a criação de gráficos para visualização em javascript.</w:t>
      </w:r>
    </w:p>
    <w:p w14:paraId="42CAE782" w14:textId="77777777" w:rsidR="005A6B2A" w:rsidRPr="00401798" w:rsidRDefault="005A6B2A" w:rsidP="00401798"/>
    <w:p w14:paraId="633F34D1" w14:textId="77777777" w:rsidR="001170E7" w:rsidRDefault="001170E7">
      <w:pPr>
        <w:spacing w:after="200"/>
        <w:jc w:val="left"/>
        <w:rPr>
          <w:smallCaps/>
          <w:sz w:val="28"/>
          <w:szCs w:val="28"/>
        </w:rPr>
      </w:pPr>
      <w:r>
        <w:br w:type="page"/>
      </w:r>
    </w:p>
    <w:p w14:paraId="66A7233A" w14:textId="70BED005" w:rsidR="0099140C" w:rsidRDefault="0099140C" w:rsidP="0099140C">
      <w:pPr>
        <w:pStyle w:val="Cabealho2"/>
        <w:ind w:firstLine="708"/>
      </w:pPr>
      <w:bookmarkStart w:id="73" w:name="_Toc504741124"/>
      <w:r>
        <w:lastRenderedPageBreak/>
        <w:t>4.</w:t>
      </w:r>
      <w:r w:rsidR="00E95509">
        <w:t>3</w:t>
      </w:r>
      <w:r>
        <w:t xml:space="preserve"> </w:t>
      </w:r>
      <w:r w:rsidR="00590541">
        <w:t>Avaliação</w:t>
      </w:r>
      <w:r>
        <w:t xml:space="preserve"> da Interface</w:t>
      </w:r>
      <w:bookmarkEnd w:id="73"/>
    </w:p>
    <w:p w14:paraId="51AE2048" w14:textId="15F9980B" w:rsidR="0099140C" w:rsidRDefault="0099140C" w:rsidP="0099140C"/>
    <w:p w14:paraId="4F151266" w14:textId="5735760C" w:rsidR="0018519A" w:rsidRDefault="00337A0E" w:rsidP="0099140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A0A0815" w14:textId="77777777" w:rsidR="0018519A" w:rsidRDefault="0018519A" w:rsidP="0099140C"/>
    <w:p w14:paraId="70210D51" w14:textId="0A620B39" w:rsidR="00590541" w:rsidRDefault="00337A0E" w:rsidP="0099140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bookmarkStart w:id="74" w:name="_Toc503197257"/>
      <w:r>
        <w:t xml:space="preserve">Tabela </w:t>
      </w:r>
      <w:fldSimple w:instr=" SEQ Tabela \* ARABIC ">
        <w:r>
          <w:rPr>
            <w:noProof/>
          </w:rPr>
          <w:t>2</w:t>
        </w:r>
      </w:fldSimple>
      <w:r>
        <w:t xml:space="preserve"> - Avaliação com SUS (System Usability Scale)</w:t>
      </w:r>
      <w:bookmarkEnd w:id="74"/>
    </w:p>
    <w:p w14:paraId="2685101A" w14:textId="65A74C9B" w:rsidR="00027B11" w:rsidRDefault="00027B11" w:rsidP="0099140C"/>
    <w:p w14:paraId="6884F881" w14:textId="4C92102E"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5E32BAC9" w14:textId="4D8252BD" w:rsidR="00027B11" w:rsidRDefault="00027B11" w:rsidP="0099140C"/>
    <w:p w14:paraId="1BACFB4C" w14:textId="4ABD9E84" w:rsidR="00027B11" w:rsidRDefault="00027B11" w:rsidP="0099140C">
      <w:r>
        <w:lastRenderedPageBreak/>
        <w:t>A segunda estratégia foi baseada num conjunto de questões, fechadas e abertas, consideradas importantes para compreender a visão que os utili</w:t>
      </w:r>
      <w:r w:rsidR="000A7927">
        <w:t>zadores têm acerca da</w:t>
      </w:r>
      <w:r w:rsidR="00B621A7">
        <w:t>s maquetes da</w:t>
      </w:r>
      <w:r w:rsidR="000A7927">
        <w:t xml:space="preserve">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36304774" w14:textId="77777777" w:rsidR="000D52EA" w:rsidRDefault="000D52EA">
      <w:pPr>
        <w:spacing w:after="200"/>
        <w:jc w:val="left"/>
        <w:rPr>
          <w:smallCaps/>
          <w:sz w:val="28"/>
          <w:szCs w:val="28"/>
        </w:rPr>
      </w:pPr>
      <w:r>
        <w:br w:type="page"/>
      </w:r>
    </w:p>
    <w:p w14:paraId="6C0FF58F" w14:textId="5631239E" w:rsidR="00ED1019" w:rsidRDefault="00ED1019" w:rsidP="00ED1019">
      <w:pPr>
        <w:pStyle w:val="Cabealho2"/>
        <w:ind w:firstLine="708"/>
      </w:pPr>
      <w:bookmarkStart w:id="75" w:name="_Toc504741125"/>
      <w:r>
        <w:lastRenderedPageBreak/>
        <w:t>4.</w:t>
      </w:r>
      <w:r w:rsidR="00E95509">
        <w:t>4</w:t>
      </w:r>
      <w:r>
        <w:t xml:space="preserve"> Sistema Desenvolvido</w:t>
      </w:r>
      <w:bookmarkEnd w:id="75"/>
    </w:p>
    <w:p w14:paraId="728D9735" w14:textId="0E1A6EBF" w:rsidR="00ED1019" w:rsidRDefault="00ED1019" w:rsidP="00ED1019"/>
    <w:p w14:paraId="2F0C2EA7" w14:textId="0CFB6A18" w:rsidR="001577EE" w:rsidRDefault="001577EE" w:rsidP="00ED1019">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w:t>
      </w:r>
      <w:r w:rsidR="00D8089A">
        <w:t xml:space="preserve"> arte, trabalhos relacionados, </w:t>
      </w:r>
      <w:r w:rsidR="0081428B">
        <w:t>protótipo funcional desenvolvido</w:t>
      </w:r>
      <w:r w:rsidR="00D8089A">
        <w:t xml:space="preserve"> e ainda as maquetes e avaliação da interface</w:t>
      </w:r>
      <w:r w:rsidR="0081428B">
        <w:t>. Uns terão influenciado o produto final de forma mais leviana, outros de forma mais explícita, mas todos acabaram por contribuir e por me encaminhar para o</w:t>
      </w:r>
      <w:r w:rsidR="009D5911">
        <w:t xml:space="preserve"> que</w:t>
      </w:r>
      <w:r w:rsidR="0081428B">
        <w:t xml:space="preserve"> será descrito neste capítulo.</w:t>
      </w:r>
    </w:p>
    <w:p w14:paraId="03EE179C" w14:textId="082CF947" w:rsidR="001577EE" w:rsidRDefault="001577EE" w:rsidP="00ED1019"/>
    <w:p w14:paraId="7CD91D01" w14:textId="5E4F205B" w:rsidR="001349AC" w:rsidRDefault="0081428B" w:rsidP="00D8089A">
      <w:r>
        <w:t xml:space="preserve">O sistema desenvolvido é </w:t>
      </w:r>
      <w:r w:rsidR="001349AC">
        <w:t>disponibilizado</w:t>
      </w:r>
      <w:r>
        <w:t xml:space="preserve"> </w:t>
      </w:r>
      <w:r w:rsidR="0049374B">
        <w:t>a</w:t>
      </w:r>
      <w:r>
        <w:t>o utilizador através de uma interface web, que</w:t>
      </w:r>
      <w:r w:rsidR="0049374B">
        <w:t xml:space="preserve"> é executável através de</w:t>
      </w:r>
      <w:r>
        <w:t xml:space="preserve"> um browser. Além desta camada de interface gr</w:t>
      </w:r>
      <w:r w:rsidR="002E33DD">
        <w:t>áfica tem também uma camada de backend</w:t>
      </w:r>
      <w:r>
        <w:t xml:space="preserve"> desenvolvida </w:t>
      </w:r>
      <w:r w:rsidR="0049374B">
        <w:t>com recurso á tecnologia</w:t>
      </w:r>
      <w:r>
        <w:t xml:space="preserve"> NodeJS (ver </w:t>
      </w:r>
      <w:r w:rsidR="00FE3E3A">
        <w:t xml:space="preserve">capítulo </w:t>
      </w:r>
      <w:r>
        <w:t>4.2 Arquitetura Final) e</w:t>
      </w:r>
      <w:r w:rsidR="0049374B">
        <w:t xml:space="preserve"> </w:t>
      </w:r>
      <w:r w:rsidR="00FE3E3A">
        <w:t>a</w:t>
      </w:r>
      <w:r w:rsidR="0049374B">
        <w:t xml:space="preserve"> uma base de dados documental, </w:t>
      </w:r>
      <w:r>
        <w:t>RethinkDB</w:t>
      </w:r>
      <w:r w:rsidR="0049374B">
        <w:t>,</w:t>
      </w:r>
      <w:r>
        <w:t xml:space="preserve"> que</w:t>
      </w:r>
      <w:r w:rsidR="0049374B">
        <w:t xml:space="preserve"> por sua vez,</w:t>
      </w:r>
      <w:r>
        <w:t xml:space="preserve"> estão con</w:t>
      </w:r>
      <w:r w:rsidR="00922AE0">
        <w:t>ectados á solução de automação Twincat.</w:t>
      </w:r>
    </w:p>
    <w:p w14:paraId="61F4C1BF" w14:textId="77777777" w:rsidR="00D8089A" w:rsidRDefault="00D8089A" w:rsidP="00D8089A"/>
    <w:p w14:paraId="75EA3DFD" w14:textId="47DAED84" w:rsidR="00E6103A" w:rsidRDefault="0081428B" w:rsidP="00ED1019">
      <w:r>
        <w:t>Assim, o</w:t>
      </w:r>
      <w:r w:rsidR="00DB464B">
        <w:t xml:space="preserve"> ecrã inicial disponibilizado ao utilizador é o </w:t>
      </w:r>
      <w:r w:rsidR="009C086E">
        <w:t>da figura abaixo</w:t>
      </w:r>
      <w:r w:rsidR="00DB464B">
        <w:t>:</w:t>
      </w:r>
    </w:p>
    <w:p w14:paraId="5863A22D" w14:textId="77777777" w:rsidR="00D8089A" w:rsidRDefault="00D8089A" w:rsidP="00ED1019"/>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36B7D534" w:rsidR="00E6103A" w:rsidRDefault="00E6103A" w:rsidP="00E6103A">
      <w:pPr>
        <w:pStyle w:val="Legenda"/>
        <w:jc w:val="center"/>
      </w:pPr>
      <w:bookmarkStart w:id="76" w:name="_Toc503197252"/>
      <w:r>
        <w:t xml:space="preserve">Figura </w:t>
      </w:r>
      <w:fldSimple w:instr=" SEQ Figura \* ARABIC ">
        <w:r w:rsidR="002303A5">
          <w:rPr>
            <w:noProof/>
          </w:rPr>
          <w:t>38</w:t>
        </w:r>
      </w:fldSimple>
      <w:r>
        <w:t xml:space="preserve"> - Ecrã Inicial</w:t>
      </w:r>
      <w:bookmarkEnd w:id="76"/>
    </w:p>
    <w:p w14:paraId="442FF386" w14:textId="3C102A1B" w:rsidR="00E6103A" w:rsidRDefault="00E6103A" w:rsidP="00ED1019"/>
    <w:p w14:paraId="49128CC7" w14:textId="77777777" w:rsidR="00FB7FB4" w:rsidRDefault="00FB7FB4" w:rsidP="00DB464B"/>
    <w:p w14:paraId="4C1B62F3" w14:textId="77777777" w:rsidR="00FB7FB4" w:rsidRDefault="00DB464B" w:rsidP="00DB464B">
      <w:r>
        <w:t xml:space="preserve">Como é possível verificar, a interface pode ser </w:t>
      </w:r>
      <w:r w:rsidR="0081428B">
        <w:t>dividida em três grandes grupos</w:t>
      </w:r>
      <w:r w:rsidR="00FB7FB4">
        <w:t xml:space="preserve"> de utilização. O grupo superior </w:t>
      </w:r>
      <w:r>
        <w:t xml:space="preserve">contém informação de controlo do processo, isto é, </w:t>
      </w:r>
      <w:r w:rsidR="00FB7FB4">
        <w:t>permite que</w:t>
      </w:r>
      <w:r>
        <w:t xml:space="preserve"> o utilizador </w:t>
      </w:r>
      <w:r w:rsidR="00FB7FB4">
        <w:t>monitorize</w:t>
      </w:r>
      <w:r>
        <w:t xml:space="preserve"> em tempo real a posição dos eixos, as</w:t>
      </w:r>
      <w:r w:rsidR="00FB7FB4">
        <w:t xml:space="preserve"> velocidades e as temperaturas. O</w:t>
      </w:r>
      <w:r>
        <w:t xml:space="preserve"> grupo intermédio onde é possível o </w:t>
      </w:r>
      <w:r w:rsidR="00FB7FB4">
        <w:t>utilizador</w:t>
      </w:r>
      <w:r>
        <w:t xml:space="preserve"> </w:t>
      </w:r>
      <w:r w:rsidR="0081428B">
        <w:t>recorrer a</w:t>
      </w:r>
      <w:r>
        <w:t xml:space="preserve"> vários modos de operação (Automático, Manual ou MDI)</w:t>
      </w:r>
      <w:r w:rsidR="0081428B">
        <w:t xml:space="preserve"> para </w:t>
      </w:r>
      <w:r w:rsidR="00FB7FB4">
        <w:t>manusear</w:t>
      </w:r>
      <w:r w:rsidR="0081428B">
        <w:t xml:space="preserve"> o equipamento</w:t>
      </w:r>
      <w:r w:rsidR="00FB7FB4">
        <w:t xml:space="preserve">. </w:t>
      </w:r>
    </w:p>
    <w:p w14:paraId="4C3A3625" w14:textId="77777777" w:rsidR="00FB7FB4" w:rsidRDefault="00FB7FB4" w:rsidP="00DB464B">
      <w:r>
        <w:t xml:space="preserve">Por último, </w:t>
      </w:r>
      <w:r w:rsidR="00DB464B">
        <w:t xml:space="preserve">o grupo inferior onde o </w:t>
      </w:r>
      <w:r>
        <w:t>utilizador</w:t>
      </w:r>
      <w:r w:rsidR="00DB464B">
        <w:t xml:space="preserve"> pode controlar o processo e o equipamento através de alterações de parâmetros</w:t>
      </w:r>
      <w:r w:rsidR="0081428B">
        <w:t xml:space="preserve"> em tempo real</w:t>
      </w:r>
      <w:r w:rsidR="00DB464B">
        <w:t>.</w:t>
      </w:r>
      <w:r w:rsidR="00D51F95">
        <w:t xml:space="preserve"> </w:t>
      </w:r>
    </w:p>
    <w:p w14:paraId="06333B88" w14:textId="1106C82E" w:rsidR="00DB464B" w:rsidRDefault="00D51F95" w:rsidP="00DB464B">
      <w:r>
        <w:lastRenderedPageBreak/>
        <w:t xml:space="preserve">Além disto, o utilizador possui ainda um botão de “Histórico” que permite visualizar </w:t>
      </w:r>
      <w:r w:rsidR="00FB7FB4">
        <w:t>o histórico de execuções</w:t>
      </w:r>
      <w:r>
        <w:t xml:space="preserve"> de ficheiros de código G, assim como alguma informação acerca das mesmas (temperaturas médias, máximas, etc).</w:t>
      </w:r>
    </w:p>
    <w:p w14:paraId="25EA9FBA" w14:textId="77777777" w:rsidR="00DB464B" w:rsidRDefault="00DB464B" w:rsidP="00DB464B"/>
    <w:p w14:paraId="039F0F43" w14:textId="0103A025"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mpre optar por pausar ou parar.</w:t>
      </w:r>
    </w:p>
    <w:p w14:paraId="03234FDC" w14:textId="72793018" w:rsidR="0063785B" w:rsidRDefault="0063785B" w:rsidP="00ED1019"/>
    <w:p w14:paraId="23AD8F90" w14:textId="77777777" w:rsidR="0063785B" w:rsidRDefault="00E6103A" w:rsidP="0063785B">
      <w:pPr>
        <w:keepNext/>
      </w:pPr>
      <w:r>
        <w:rPr>
          <w:noProof/>
          <w:lang w:eastAsia="pt-PT"/>
        </w:rPr>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2421589" w14:textId="3C9286F6" w:rsidR="00E6103A" w:rsidRDefault="0063785B" w:rsidP="0063785B">
      <w:pPr>
        <w:pStyle w:val="Legenda"/>
        <w:jc w:val="center"/>
      </w:pPr>
      <w:bookmarkStart w:id="77" w:name="_Toc503197253"/>
      <w:r>
        <w:t xml:space="preserve">Figura </w:t>
      </w:r>
      <w:fldSimple w:instr=" SEQ Figura \* ARABIC ">
        <w:r w:rsidR="002303A5">
          <w:rPr>
            <w:noProof/>
          </w:rPr>
          <w:t>39</w:t>
        </w:r>
      </w:fldSimple>
      <w:r>
        <w:t xml:space="preserve"> - Modo de operação Automático</w:t>
      </w:r>
      <w:bookmarkEnd w:id="77"/>
    </w:p>
    <w:p w14:paraId="2893BCEF" w14:textId="32F69D9A" w:rsidR="0063785B" w:rsidRDefault="0063785B" w:rsidP="0063785B"/>
    <w:p w14:paraId="4F165F0B" w14:textId="77777777" w:rsidR="0063785B" w:rsidRDefault="0063785B" w:rsidP="0063785B"/>
    <w:p w14:paraId="3A08DCA3" w14:textId="423368AE" w:rsidR="0063785B" w:rsidRDefault="0063785B" w:rsidP="0063785B">
      <w:r>
        <w:t>No modo de operação Manual é possível o utilizador efetuar movimentos curtos (entre 0.1 e 10) e singulares nos eixos, e fazer Homing aos mesmos (enviá-los para uma posição de segurança).</w:t>
      </w:r>
    </w:p>
    <w:p w14:paraId="4943AC48" w14:textId="7A58A1F8" w:rsidR="005B7277" w:rsidRDefault="005B7277" w:rsidP="0063785B"/>
    <w:p w14:paraId="354A96F6" w14:textId="78C41010" w:rsidR="005B7277" w:rsidRDefault="005B7277" w:rsidP="0063785B">
      <w:r>
        <w:t xml:space="preserve">No modo de operação MDI o utilizador pode inserir um comando em código G através de um teclado virtual e executar no equipamento. </w:t>
      </w:r>
    </w:p>
    <w:p w14:paraId="14A92802" w14:textId="531E09AB" w:rsidR="00D51F95" w:rsidRDefault="00D51F95" w:rsidP="0063785B"/>
    <w:p w14:paraId="4265CD92" w14:textId="50E929AA" w:rsidR="00D51F95" w:rsidRDefault="00D51F95" w:rsidP="0063785B">
      <w:r>
        <w:t>No grupo inferior, o utilizador pode efetuar alterações de parâmetros em tempo real durante a execução do processo de impress</w:t>
      </w:r>
      <w:r w:rsidR="00C26133">
        <w:t>ão. Estes parâmetros incluem temperaturas da câmara, do tabuleiro, do extrusor, ligar sistemas de aquecimento da câmara, do tabuleiro, do extrusor, ligar insuflação de ar da câmara, alterar velocidades de extrusão do polímero, da fibra, entre outros.</w:t>
      </w:r>
    </w:p>
    <w:p w14:paraId="1BF04231" w14:textId="17B90F4D" w:rsidR="00C26133" w:rsidRDefault="00C26133" w:rsidP="0063785B"/>
    <w:p w14:paraId="318CAA75" w14:textId="14C1ECD7" w:rsidR="00C26133" w:rsidRDefault="00C26133" w:rsidP="0063785B">
      <w:r>
        <w:t>Ao clicar no botão “Histórico”, o utilizador irá ver disponibilizada a seguinte tabela:</w:t>
      </w:r>
    </w:p>
    <w:p w14:paraId="13001EA8" w14:textId="77777777" w:rsidR="00C26133" w:rsidRDefault="00C26133" w:rsidP="00C26133">
      <w:pPr>
        <w:keepNext/>
      </w:pPr>
      <w:r>
        <w:rPr>
          <w:noProof/>
          <w:lang w:eastAsia="pt-PT"/>
        </w:rPr>
        <w:lastRenderedPageBreak/>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6EA7B990" w14:textId="2B280223" w:rsidR="00C26133" w:rsidRDefault="00C26133" w:rsidP="00C26133">
      <w:pPr>
        <w:pStyle w:val="Legenda"/>
        <w:jc w:val="center"/>
      </w:pPr>
      <w:bookmarkStart w:id="78" w:name="_Toc503197254"/>
      <w:r>
        <w:t xml:space="preserve">Figura </w:t>
      </w:r>
      <w:fldSimple w:instr=" SEQ Figura \* ARABIC ">
        <w:r w:rsidR="002303A5">
          <w:rPr>
            <w:noProof/>
          </w:rPr>
          <w:t>40</w:t>
        </w:r>
      </w:fldSimple>
      <w:r>
        <w:t xml:space="preserve"> - HMI: tabela de execuções</w:t>
      </w:r>
      <w:bookmarkEnd w:id="78"/>
    </w:p>
    <w:p w14:paraId="46986ED2" w14:textId="5C3FCE24" w:rsidR="0063785B" w:rsidRDefault="0063785B" w:rsidP="0063785B"/>
    <w:p w14:paraId="16D4196A" w14:textId="43E424F0" w:rsidR="00C26133" w:rsidRDefault="00C26133" w:rsidP="0063785B">
      <w:r>
        <w:t xml:space="preserve">Nesta tabela constam as execuções de ficheiros de código G, com o nome do ficheiro, o início, fim, duração e ainda os detalhes. Se o utilizador clicar nos detalhes </w:t>
      </w:r>
      <w:r w:rsidR="0016364D">
        <w:t xml:space="preserve">de uma execução, </w:t>
      </w:r>
      <w:r>
        <w:t>é disponibilizad</w:t>
      </w:r>
      <w:r w:rsidR="0016364D">
        <w:t>o</w:t>
      </w:r>
      <w:r>
        <w:t xml:space="preserve"> </w:t>
      </w:r>
      <w:r w:rsidR="0016364D">
        <w:t xml:space="preserve">um conjunto de informação, como as temperaturas mínimas, médias e máximas, assim como um gráfico </w:t>
      </w:r>
      <w:r w:rsidR="00E93132">
        <w:t xml:space="preserve">de linhas </w:t>
      </w:r>
      <w:r w:rsidR="0016364D">
        <w:t>com todas as temperaturas registadas durante o processo de execuç</w:t>
      </w:r>
      <w:r w:rsidR="00E93132">
        <w:t>ão do ficheiro (ver figura abaixo). Esta informação pode-se revelar particularmente importante visto ser possível visualizar várias temperaturas ao mesmo tempo permitindo assim encontrar padrões na variação das mesmas.</w:t>
      </w:r>
    </w:p>
    <w:p w14:paraId="6575E388" w14:textId="2E43E797" w:rsidR="00C26133" w:rsidRDefault="00C26133" w:rsidP="0063785B"/>
    <w:p w14:paraId="3CECE5FF" w14:textId="77777777" w:rsidR="00C26133" w:rsidRDefault="00C26133" w:rsidP="00C26133">
      <w:pPr>
        <w:keepNext/>
      </w:pPr>
      <w:r>
        <w:rPr>
          <w:noProof/>
          <w:lang w:eastAsia="pt-PT"/>
        </w:rPr>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1ABF6607" w14:textId="4F1A8561" w:rsidR="00D162D6" w:rsidRPr="00C26133" w:rsidRDefault="00C26133" w:rsidP="00E93132">
      <w:pPr>
        <w:pStyle w:val="Legenda"/>
        <w:jc w:val="center"/>
      </w:pPr>
      <w:bookmarkStart w:id="79" w:name="_Toc503197255"/>
      <w:r>
        <w:t xml:space="preserve">Figura </w:t>
      </w:r>
      <w:fldSimple w:instr=" SEQ Figura \* ARABIC ">
        <w:r w:rsidR="002303A5">
          <w:rPr>
            <w:noProof/>
          </w:rPr>
          <w:t>41</w:t>
        </w:r>
      </w:fldSimple>
      <w:r>
        <w:t xml:space="preserve"> - HMI: temperaturas de uma execução</w:t>
      </w:r>
      <w:bookmarkEnd w:id="79"/>
    </w:p>
    <w:p w14:paraId="231B172B" w14:textId="77777777" w:rsidR="00C26133" w:rsidRPr="0063785B" w:rsidRDefault="00C26133" w:rsidP="0063785B"/>
    <w:p w14:paraId="7425743D" w14:textId="18A1EA14" w:rsidR="00D162D6" w:rsidRDefault="00ED1019" w:rsidP="001349AC">
      <w:pPr>
        <w:pStyle w:val="Cabealho2"/>
        <w:ind w:firstLine="708"/>
      </w:pPr>
      <w:bookmarkStart w:id="80" w:name="_Toc504741126"/>
      <w:r>
        <w:lastRenderedPageBreak/>
        <w:t>4.</w:t>
      </w:r>
      <w:r w:rsidR="00E95509">
        <w:t>5</w:t>
      </w:r>
      <w:r>
        <w:t xml:space="preserve"> Resultados Obtidos</w:t>
      </w:r>
      <w:bookmarkEnd w:id="80"/>
    </w:p>
    <w:p w14:paraId="169DB6FE" w14:textId="3ED01B97" w:rsidR="001349AC" w:rsidRDefault="001349AC">
      <w:pPr>
        <w:spacing w:after="200"/>
        <w:jc w:val="left"/>
      </w:pPr>
      <w:r>
        <w:br w:type="page"/>
      </w:r>
    </w:p>
    <w:p w14:paraId="7C29716E" w14:textId="0BD13686" w:rsidR="002F6F57" w:rsidRDefault="00A738B0" w:rsidP="002F6F57">
      <w:pPr>
        <w:pStyle w:val="Cabealho1"/>
      </w:pPr>
      <w:bookmarkStart w:id="81" w:name="_Toc504741127"/>
      <w:r>
        <w:lastRenderedPageBreak/>
        <w:t>5</w:t>
      </w:r>
      <w:r w:rsidR="002F6F57" w:rsidRPr="002A4B1A">
        <w:t xml:space="preserve">. </w:t>
      </w:r>
      <w:r w:rsidR="002F6F57">
        <w:t>Conclusões e Trabalho Futuro</w:t>
      </w:r>
      <w:bookmarkEnd w:id="81"/>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EA54A9" w:rsidRDefault="00A738B0" w:rsidP="00C4798E">
      <w:pPr>
        <w:pStyle w:val="Cabealho1"/>
        <w:rPr>
          <w:lang w:val="en-US"/>
        </w:rPr>
      </w:pPr>
      <w:bookmarkStart w:id="82" w:name="_Toc504741128"/>
      <w:r w:rsidRPr="00EA54A9">
        <w:rPr>
          <w:lang w:val="en-US"/>
        </w:rPr>
        <w:lastRenderedPageBreak/>
        <w:t>6</w:t>
      </w:r>
      <w:r w:rsidR="00C4798E" w:rsidRPr="00EA54A9">
        <w:rPr>
          <w:lang w:val="en-US"/>
        </w:rPr>
        <w:t>. Referências</w:t>
      </w:r>
      <w:bookmarkEnd w:id="82"/>
    </w:p>
    <w:p w14:paraId="6E7D0064" w14:textId="458D9D31" w:rsidR="004B3084" w:rsidRPr="00EA54A9" w:rsidRDefault="004B3084" w:rsidP="004B3084">
      <w:pPr>
        <w:rPr>
          <w:lang w:val="en-US"/>
        </w:rPr>
      </w:pPr>
    </w:p>
    <w:p w14:paraId="081A890C" w14:textId="39BC79F3" w:rsidR="008C63EF" w:rsidRPr="00406535" w:rsidRDefault="004B3084" w:rsidP="008C63EF">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8C63EF" w:rsidRPr="008C63EF">
        <w:rPr>
          <w:rFonts w:ascii="Calibri" w:hAnsi="Calibri" w:cs="Calibri"/>
          <w:noProof/>
          <w:lang w:val="en-US"/>
        </w:rPr>
        <w:t xml:space="preserve">3D printing -- Additive manufacturing: An introduction. </w:t>
      </w:r>
      <w:r w:rsidR="008C63EF" w:rsidRPr="00406535">
        <w:rPr>
          <w:rFonts w:ascii="Calibri" w:hAnsi="Calibri" w:cs="Calibri"/>
          <w:noProof/>
          <w:lang w:val="en-US"/>
        </w:rPr>
        <w:t xml:space="preserve">(2014). </w:t>
      </w:r>
    </w:p>
    <w:p w14:paraId="7D083459"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Afonso, A. P., Lima, J. R., &amp; Cota, M. P. (2013). Usability assessment of web interfaces: User Testing. In </w:t>
      </w:r>
      <w:r w:rsidRPr="00406535">
        <w:rPr>
          <w:rFonts w:ascii="Calibri" w:hAnsi="Calibri" w:cs="Calibri"/>
          <w:i/>
          <w:iCs/>
          <w:noProof/>
          <w:lang w:val="en-US"/>
        </w:rPr>
        <w:t>2013 8th Iberian Conference on Information Systems and Technologies (CISTI)</w:t>
      </w:r>
      <w:r w:rsidRPr="00406535">
        <w:rPr>
          <w:rFonts w:ascii="Calibri" w:hAnsi="Calibri" w:cs="Calibri"/>
          <w:noProof/>
          <w:lang w:val="en-US"/>
        </w:rPr>
        <w:t xml:space="preserve"> (pp. 1–7).</w:t>
      </w:r>
    </w:p>
    <w:p w14:paraId="3ECD33DE" w14:textId="39A05108"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Alphonsus, E. R., &amp; Abdullah, M. O. (2016). A review on the applications of programmable logic controllers (PLCs), </w:t>
      </w:r>
      <w:r w:rsidRPr="00406535">
        <w:rPr>
          <w:rFonts w:ascii="Calibri" w:hAnsi="Calibri" w:cs="Calibri"/>
          <w:i/>
          <w:iCs/>
          <w:noProof/>
          <w:lang w:val="en-US"/>
        </w:rPr>
        <w:t>60 OP</w:t>
      </w:r>
      <w:r w:rsidRPr="00406535">
        <w:rPr>
          <w:rFonts w:ascii="Calibri" w:hAnsi="Calibri" w:cs="Calibri"/>
          <w:noProof/>
          <w:lang w:val="en-US"/>
        </w:rPr>
        <w:t>-</w:t>
      </w:r>
      <w:r w:rsidRPr="00406535">
        <w:rPr>
          <w:rFonts w:ascii="Calibri" w:hAnsi="Calibri" w:cs="Calibri"/>
          <w:i/>
          <w:iCs/>
          <w:noProof/>
          <w:lang w:val="en-US"/>
        </w:rPr>
        <w:t>I</w:t>
      </w:r>
      <w:r w:rsidRPr="00406535">
        <w:rPr>
          <w:rFonts w:ascii="Calibri" w:hAnsi="Calibri" w:cs="Calibri"/>
          <w:noProof/>
          <w:lang w:val="en-US"/>
        </w:rPr>
        <w:t xml:space="preserve">, 1185. </w:t>
      </w:r>
    </w:p>
    <w:p w14:paraId="614B9719" w14:textId="194B79BE"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Aoki, H., Mitani, J., Kanamori, Y., &amp; Fukui, Y. (2015). </w:t>
      </w:r>
      <w:r w:rsidRPr="00406535">
        <w:rPr>
          <w:rFonts w:ascii="Calibri" w:hAnsi="Calibri" w:cs="Calibri"/>
          <w:noProof/>
          <w:lang w:val="en-US"/>
        </w:rPr>
        <w:t xml:space="preserve">AR based ornament design system for 3D printing, </w:t>
      </w:r>
      <w:r w:rsidRPr="00406535">
        <w:rPr>
          <w:rFonts w:ascii="Calibri" w:hAnsi="Calibri" w:cs="Calibri"/>
          <w:i/>
          <w:iCs/>
          <w:noProof/>
          <w:lang w:val="en-US"/>
        </w:rPr>
        <w:t>2</w:t>
      </w:r>
      <w:r w:rsidRPr="00406535">
        <w:rPr>
          <w:rFonts w:ascii="Calibri" w:hAnsi="Calibri" w:cs="Calibri"/>
          <w:noProof/>
          <w:lang w:val="en-US"/>
        </w:rPr>
        <w:t xml:space="preserve">(1 OP-Journal of Computational Design and Engineering, Vol 2, Iss 1, Pp 47-54 (2015)), 47. </w:t>
      </w:r>
    </w:p>
    <w:p w14:paraId="2BF096EA" w14:textId="69802908"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Bermudez-Ortega, J., Besada-Portas, E., Lopez-Orozco, J. A., Chacon, J., &amp; de la Cruz, J. M. (2016). </w:t>
      </w:r>
      <w:r w:rsidRPr="00406535">
        <w:rPr>
          <w:rFonts w:ascii="Calibri" w:hAnsi="Calibri" w:cs="Calibri"/>
          <w:noProof/>
          <w:lang w:val="en-US"/>
        </w:rPr>
        <w:t xml:space="preserve">2016 IEEE Conference on Control Applications (CCA), Control Applications (CCA), 2016 IEEE Conference on (p. 810). </w:t>
      </w:r>
    </w:p>
    <w:p w14:paraId="47DA5A03"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Berners-Lee, T. (1991). The Original HTTP as defined in 1991. </w:t>
      </w:r>
      <w:r w:rsidRPr="00406535">
        <w:rPr>
          <w:rFonts w:ascii="Calibri" w:hAnsi="Calibri" w:cs="Calibri"/>
          <w:i/>
          <w:iCs/>
          <w:noProof/>
          <w:lang w:val="en-US"/>
        </w:rPr>
        <w:t>World Wide Web Consortium (W3C)</w:t>
      </w:r>
      <w:r w:rsidRPr="00406535">
        <w:rPr>
          <w:rFonts w:ascii="Calibri" w:hAnsi="Calibri" w:cs="Calibri"/>
          <w:noProof/>
          <w:lang w:val="en-US"/>
        </w:rPr>
        <w:t>.</w:t>
      </w:r>
    </w:p>
    <w:p w14:paraId="1EBBF81D" w14:textId="125B0AEA"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Boone, L. (2017). Industry 4.0 (Fourth industrial revolution). </w:t>
      </w:r>
    </w:p>
    <w:p w14:paraId="2C2A2DE7"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Brooke, J. (1995). SUS: A quick and dirty usability scale. </w:t>
      </w:r>
      <w:r w:rsidRPr="008C63EF">
        <w:rPr>
          <w:rFonts w:ascii="Calibri" w:hAnsi="Calibri" w:cs="Calibri"/>
          <w:i/>
          <w:iCs/>
          <w:noProof/>
        </w:rPr>
        <w:t>Usability Eval. Ind.</w:t>
      </w:r>
      <w:r w:rsidRPr="008C63EF">
        <w:rPr>
          <w:rFonts w:ascii="Calibri" w:hAnsi="Calibri" w:cs="Calibri"/>
          <w:noProof/>
        </w:rPr>
        <w:t xml:space="preserve">, </w:t>
      </w:r>
      <w:r w:rsidRPr="008C63EF">
        <w:rPr>
          <w:rFonts w:ascii="Calibri" w:hAnsi="Calibri" w:cs="Calibri"/>
          <w:i/>
          <w:iCs/>
          <w:noProof/>
        </w:rPr>
        <w:t>189</w:t>
      </w:r>
      <w:r w:rsidRPr="008C63EF">
        <w:rPr>
          <w:rFonts w:ascii="Calibri" w:hAnsi="Calibri" w:cs="Calibri"/>
          <w:noProof/>
        </w:rPr>
        <w:t>.</w:t>
      </w:r>
    </w:p>
    <w:p w14:paraId="692FC7B0" w14:textId="090782EC"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Canas, R. M. da S., &amp; Pires, J. S. (2014). </w:t>
      </w:r>
      <w:r w:rsidRPr="00406535">
        <w:rPr>
          <w:rFonts w:ascii="Calibri" w:hAnsi="Calibri" w:cs="Calibri"/>
          <w:noProof/>
          <w:lang w:val="en-US"/>
        </w:rPr>
        <w:t xml:space="preserve">Simoldes : the impact of additive manufacturing : 3D Printing Technology. </w:t>
      </w:r>
    </w:p>
    <w:p w14:paraId="690CA3C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Capo, A.J., Carreras, J., Dias, J.M., Galli, R., &amp; Gamito, M. (2003). </w:t>
      </w:r>
      <w:r w:rsidRPr="00406535">
        <w:rPr>
          <w:rFonts w:ascii="Calibri" w:hAnsi="Calibri" w:cs="Calibri"/>
          <w:noProof/>
          <w:lang w:val="en-US"/>
        </w:rPr>
        <w:t>A4D: Augmented Reality 4D System for Architecture and Building Construction.</w:t>
      </w:r>
    </w:p>
    <w:p w14:paraId="24F4A26D" w14:textId="79BD0FA0"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Carvalho, A. I. R. de, &amp; Ferrolho, A. M. P. (2016). </w:t>
      </w:r>
      <w:r w:rsidRPr="008C63EF">
        <w:rPr>
          <w:rFonts w:ascii="Calibri" w:hAnsi="Calibri" w:cs="Calibri"/>
          <w:i/>
          <w:iCs/>
          <w:noProof/>
        </w:rPr>
        <w:t>Desenvolvimento e melhoramento da Célula Flexível de Fabrico da ESTGV</w:t>
      </w:r>
      <w:r w:rsidRPr="008C63EF">
        <w:rPr>
          <w:rFonts w:ascii="Calibri" w:hAnsi="Calibri" w:cs="Calibri"/>
          <w:noProof/>
        </w:rPr>
        <w:t xml:space="preserve">. </w:t>
      </w:r>
    </w:p>
    <w:p w14:paraId="5807F6DA" w14:textId="3F6EF82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Cavallaro, R. (1997). The FoxTrax hockey puck tracking system. </w:t>
      </w:r>
      <w:r w:rsidRPr="00406535">
        <w:rPr>
          <w:rFonts w:ascii="Calibri" w:hAnsi="Calibri" w:cs="Calibri"/>
          <w:i/>
          <w:iCs/>
          <w:noProof/>
          <w:lang w:val="en-US"/>
        </w:rPr>
        <w:t>IEEE Computer Graphics and Applications</w:t>
      </w:r>
      <w:r w:rsidRPr="00406535">
        <w:rPr>
          <w:rFonts w:ascii="Calibri" w:hAnsi="Calibri" w:cs="Calibri"/>
          <w:noProof/>
          <w:lang w:val="en-US"/>
        </w:rPr>
        <w:t xml:space="preserve">. </w:t>
      </w:r>
    </w:p>
    <w:p w14:paraId="4495FF6F" w14:textId="0867BEF2"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Cloud Computing: An Overview. (2009). </w:t>
      </w:r>
      <w:r w:rsidRPr="00406535">
        <w:rPr>
          <w:rFonts w:ascii="Calibri" w:hAnsi="Calibri" w:cs="Calibri"/>
          <w:i/>
          <w:iCs/>
          <w:noProof/>
          <w:lang w:val="en-US"/>
        </w:rPr>
        <w:t>Queue</w:t>
      </w:r>
      <w:r w:rsidRPr="00406535">
        <w:rPr>
          <w:rFonts w:ascii="Calibri" w:hAnsi="Calibri" w:cs="Calibri"/>
          <w:noProof/>
          <w:lang w:val="en-US"/>
        </w:rPr>
        <w:t xml:space="preserve">, </w:t>
      </w:r>
      <w:r w:rsidRPr="00406535">
        <w:rPr>
          <w:rFonts w:ascii="Calibri" w:hAnsi="Calibri" w:cs="Calibri"/>
          <w:i/>
          <w:iCs/>
          <w:noProof/>
          <w:lang w:val="en-US"/>
        </w:rPr>
        <w:t>7</w:t>
      </w:r>
      <w:r w:rsidRPr="00406535">
        <w:rPr>
          <w:rFonts w:ascii="Calibri" w:hAnsi="Calibri" w:cs="Calibri"/>
          <w:noProof/>
          <w:lang w:val="en-US"/>
        </w:rPr>
        <w:t xml:space="preserve">(5), 2:3--2:4. </w:t>
      </w:r>
    </w:p>
    <w:p w14:paraId="497510ED" w14:textId="012B471C"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Constain, N. B. P., Queiroz, M. H. de, &amp; Catarina, U. F. de S. (2011). Integração de sistemas SCADA com a implementação de controle supervisório em CLP para sistemas de manufatura.</w:t>
      </w:r>
    </w:p>
    <w:p w14:paraId="2B173881"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Daneels, A., &amp; Salter, W. (1999). What is SCADA?</w:t>
      </w:r>
    </w:p>
    <w:p w14:paraId="34DF6FA0"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Dias, F. A. N. B., &amp; Fonseca, I. S. A. da. (2015). Desenvolvimento de ferramenta para interligação de dispositivos utilizando protocolos industriais. </w:t>
      </w:r>
      <w:r w:rsidRPr="00406535">
        <w:rPr>
          <w:rFonts w:ascii="Calibri" w:hAnsi="Calibri" w:cs="Calibri"/>
          <w:noProof/>
          <w:lang w:val="en-US"/>
        </w:rPr>
        <w:t>Retrieved from http://search.ebscohost.com/login.aspx?direct=true&amp;site=eds-live&amp;db=edsrca&amp;AN=rcaap.openAccess.10400.26.16571</w:t>
      </w:r>
    </w:p>
    <w:p w14:paraId="7ACA20E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Dorf, R. C., &amp; Bishop, R. H. (2010). </w:t>
      </w:r>
      <w:r w:rsidRPr="00406535">
        <w:rPr>
          <w:rFonts w:ascii="Calibri" w:hAnsi="Calibri" w:cs="Calibri"/>
          <w:i/>
          <w:iCs/>
          <w:noProof/>
          <w:lang w:val="en-US"/>
        </w:rPr>
        <w:t>Modern Control Systems</w:t>
      </w:r>
      <w:r w:rsidRPr="00406535">
        <w:rPr>
          <w:rFonts w:ascii="Calibri" w:hAnsi="Calibri" w:cs="Calibri"/>
          <w:noProof/>
          <w:lang w:val="en-US"/>
        </w:rPr>
        <w:t>.</w:t>
      </w:r>
    </w:p>
    <w:p w14:paraId="375CCDE1"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Edwards, P. N. (1996). </w:t>
      </w:r>
      <w:r w:rsidRPr="00406535">
        <w:rPr>
          <w:rFonts w:ascii="Calibri" w:hAnsi="Calibri" w:cs="Calibri"/>
          <w:i/>
          <w:iCs/>
          <w:noProof/>
          <w:lang w:val="en-US"/>
        </w:rPr>
        <w:t>The Closed World</w:t>
      </w:r>
      <w:r w:rsidRPr="00406535">
        <w:rPr>
          <w:rFonts w:ascii="Calibri" w:hAnsi="Calibri" w:cs="Calibri"/>
          <w:noProof/>
          <w:lang w:val="en-US"/>
        </w:rPr>
        <w:t>.</w:t>
      </w:r>
    </w:p>
    <w:p w14:paraId="7E52FEBC"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Ferreira, R. S. (2010). </w:t>
      </w:r>
      <w:r w:rsidRPr="008C63EF">
        <w:rPr>
          <w:rFonts w:ascii="Calibri" w:hAnsi="Calibri" w:cs="Calibri"/>
          <w:i/>
          <w:iCs/>
          <w:noProof/>
        </w:rPr>
        <w:t>Desenvolvimento, testes e qualidade de software</w:t>
      </w:r>
      <w:r w:rsidRPr="008C63EF">
        <w:rPr>
          <w:rFonts w:ascii="Calibri" w:hAnsi="Calibri" w:cs="Calibri"/>
          <w:noProof/>
        </w:rPr>
        <w:t>.</w:t>
      </w:r>
    </w:p>
    <w:p w14:paraId="510375DF"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406535">
        <w:rPr>
          <w:rFonts w:ascii="Calibri" w:hAnsi="Calibri" w:cs="Calibri"/>
          <w:i/>
          <w:iCs/>
          <w:noProof/>
          <w:lang w:val="en-US"/>
        </w:rPr>
        <w:t>64</w:t>
      </w:r>
      <w:r w:rsidRPr="00406535">
        <w:rPr>
          <w:rFonts w:ascii="Calibri" w:hAnsi="Calibri" w:cs="Calibri"/>
          <w:noProof/>
          <w:lang w:val="en-US"/>
        </w:rPr>
        <w:t xml:space="preserve">(4 OP-Control Engineering. </w:t>
      </w:r>
      <w:r w:rsidRPr="008C63EF">
        <w:rPr>
          <w:rFonts w:ascii="Calibri" w:hAnsi="Calibri" w:cs="Calibri"/>
          <w:noProof/>
        </w:rPr>
        <w:t>April 2017, Vol. 64 Issue 4, p17, 3 ), 17.</w:t>
      </w:r>
    </w:p>
    <w:p w14:paraId="0CCDC45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Guerra, L., Sousa, S. D., &amp; Nunes, E. P. (2016). </w:t>
      </w:r>
      <w:r w:rsidRPr="00406535">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CF2907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lastRenderedPageBreak/>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406535">
        <w:rPr>
          <w:rFonts w:ascii="Calibri" w:hAnsi="Calibri" w:cs="Calibri"/>
          <w:i/>
          <w:iCs/>
          <w:noProof/>
          <w:lang w:val="en-US"/>
        </w:rPr>
        <w:t>62</w:t>
      </w:r>
      <w:r w:rsidRPr="00406535">
        <w:rPr>
          <w:rFonts w:ascii="Calibri" w:hAnsi="Calibri" w:cs="Calibri"/>
          <w:noProof/>
          <w:lang w:val="en-US"/>
        </w:rPr>
        <w:t>(6 OP-Control Engineering. June 2015, Vol. 62 Issue 6, M10, 3 ), 10. Retrieved from http://search.ebscohost.com/login.aspx?direct=true&amp;site=eds-live&amp;db=edsgao&amp;AN=edsgcl.422706900</w:t>
      </w:r>
    </w:p>
    <w:p w14:paraId="109C913A"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HTTP/2 Usage. (2017). Retrieved from https://w3techs.com/technologies/details/ce-http2/all/all</w:t>
      </w:r>
    </w:p>
    <w:p w14:paraId="617C24CD"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29CB84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0156FDB3"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014F7799"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Mehdi Mekni, A. L. (2014). Augmented Reality: Applications, Challenges and Future Trends.</w:t>
      </w:r>
    </w:p>
    <w:p w14:paraId="60ABEB91"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8C63EF">
        <w:rPr>
          <w:rFonts w:ascii="Calibri" w:hAnsi="Calibri" w:cs="Calibri"/>
          <w:noProof/>
        </w:rPr>
        <w:t>2p.</w:t>
      </w:r>
    </w:p>
    <w:p w14:paraId="3E790DDA"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Nogueira, T. (2009). </w:t>
      </w:r>
      <w:r w:rsidRPr="008C63EF">
        <w:rPr>
          <w:rFonts w:ascii="Calibri" w:hAnsi="Calibri" w:cs="Calibri"/>
          <w:i/>
          <w:iCs/>
          <w:noProof/>
        </w:rPr>
        <w:t>REDES DE COMUNICAÇÃO PARA SISTEMAS DE AUTOMAÇÃO INDUSTRIAL</w:t>
      </w:r>
      <w:r w:rsidRPr="008C63EF">
        <w:rPr>
          <w:rFonts w:ascii="Calibri" w:hAnsi="Calibri" w:cs="Calibri"/>
          <w:noProof/>
        </w:rPr>
        <w:t>.</w:t>
      </w:r>
    </w:p>
    <w:p w14:paraId="45152C3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Soares, T. A. C., &amp; Mariano, S. J. P. S. (2012). Controlo e automação: sistema de rega inteligente. </w:t>
      </w:r>
      <w:r w:rsidRPr="00406535">
        <w:rPr>
          <w:rFonts w:ascii="Calibri" w:hAnsi="Calibri" w:cs="Calibri"/>
          <w:noProof/>
          <w:lang w:val="en-US"/>
        </w:rPr>
        <w:t>Retrieved from http://search.ebscohost.com/login.aspx?direct=true&amp;site=eds-live&amp;db=edsrca&amp;AN=rcaap.openAccess.10400.6.2408</w:t>
      </w:r>
    </w:p>
    <w:p w14:paraId="584D8FB8"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Souza, R. B. de, &amp; Medeiros, A. A. D. de. (2005). Uma arquitetura para sistemas supervisórios industriais e sua aplicação em processos de elevação artificial de petróleo. </w:t>
      </w:r>
      <w:r w:rsidRPr="00406535">
        <w:rPr>
          <w:rFonts w:ascii="Calibri" w:hAnsi="Calibri" w:cs="Calibri"/>
          <w:noProof/>
          <w:lang w:val="en-US"/>
        </w:rPr>
        <w:t>Retrieved from http://search.ebscohost.com/login.aspx?direct=true&amp;site=eds-live&amp;db=edsrca&amp;AN=rcaap.portugal.123456789.15444</w:t>
      </w:r>
    </w:p>
    <w:p w14:paraId="328F74F7"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Sowinski, L. L. (2017). The case for automation: industry experts weigh in on the steps to take and the benefits of greater warehouse automation.</w:t>
      </w:r>
    </w:p>
    <w:p w14:paraId="4486E98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Strawn, G. (2014). Masterminds of the Arpanet. </w:t>
      </w:r>
      <w:r w:rsidRPr="00406535">
        <w:rPr>
          <w:rFonts w:ascii="Calibri" w:hAnsi="Calibri" w:cs="Calibri"/>
          <w:i/>
          <w:iCs/>
          <w:noProof/>
          <w:lang w:val="en-US"/>
        </w:rPr>
        <w:t>IT Professional</w:t>
      </w:r>
      <w:r w:rsidRPr="00406535">
        <w:rPr>
          <w:rFonts w:ascii="Calibri" w:hAnsi="Calibri" w:cs="Calibri"/>
          <w:noProof/>
          <w:lang w:val="en-US"/>
        </w:rPr>
        <w:t xml:space="preserve">, </w:t>
      </w:r>
      <w:r w:rsidRPr="00406535">
        <w:rPr>
          <w:rFonts w:ascii="Calibri" w:hAnsi="Calibri" w:cs="Calibri"/>
          <w:i/>
          <w:iCs/>
          <w:noProof/>
          <w:lang w:val="en-US"/>
        </w:rPr>
        <w:t>16</w:t>
      </w:r>
      <w:r w:rsidRPr="00406535">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3" w:name="_Toc504741129"/>
      <w:r>
        <w:lastRenderedPageBreak/>
        <w:t>7</w:t>
      </w:r>
      <w:r w:rsidR="00C4798E" w:rsidRPr="002A4B1A">
        <w:t xml:space="preserve">. </w:t>
      </w:r>
      <w:r w:rsidR="00C4798E">
        <w:t>Anexos</w:t>
      </w:r>
      <w:bookmarkEnd w:id="83"/>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8">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9">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60">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61">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8C9FF7" w14:textId="77777777" w:rsidR="007D1F7F" w:rsidRDefault="007D1F7F" w:rsidP="00AA60D4">
      <w:r>
        <w:separator/>
      </w:r>
    </w:p>
  </w:endnote>
  <w:endnote w:type="continuationSeparator" w:id="0">
    <w:p w14:paraId="147BD088" w14:textId="77777777" w:rsidR="007D1F7F" w:rsidRDefault="007D1F7F"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247A9" w:rsidRDefault="006247A9" w:rsidP="00AA60D4">
    <w:pPr>
      <w:pStyle w:val="Rodap"/>
    </w:pPr>
  </w:p>
  <w:p w14:paraId="0905A20C" w14:textId="77777777" w:rsidR="006247A9" w:rsidRDefault="006247A9"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B2526BE" w:rsidR="006247A9" w:rsidRDefault="006247A9">
        <w:pPr>
          <w:pStyle w:val="Rodap"/>
          <w:jc w:val="right"/>
        </w:pPr>
        <w:r>
          <w:fldChar w:fldCharType="begin"/>
        </w:r>
        <w:r>
          <w:instrText xml:space="preserve"> PAGE   \* MERGEFORMAT </w:instrText>
        </w:r>
        <w:r>
          <w:fldChar w:fldCharType="separate"/>
        </w:r>
        <w:r w:rsidR="000B78BC">
          <w:rPr>
            <w:noProof/>
          </w:rPr>
          <w:t>45</w:t>
        </w:r>
        <w:r>
          <w:rPr>
            <w:noProof/>
          </w:rPr>
          <w:fldChar w:fldCharType="end"/>
        </w:r>
      </w:p>
    </w:sdtContent>
  </w:sdt>
  <w:p w14:paraId="0905A20F" w14:textId="77777777" w:rsidR="006247A9" w:rsidRDefault="006247A9"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35AC0E" w14:textId="77777777" w:rsidR="007D1F7F" w:rsidRDefault="007D1F7F" w:rsidP="00AA60D4">
      <w:r>
        <w:separator/>
      </w:r>
    </w:p>
  </w:footnote>
  <w:footnote w:type="continuationSeparator" w:id="0">
    <w:p w14:paraId="6454BDB0" w14:textId="77777777" w:rsidR="007D1F7F" w:rsidRDefault="007D1F7F"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247A9" w:rsidRDefault="006247A9"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5DFE"/>
    <w:rsid w:val="00065F0A"/>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5C3"/>
    <w:rsid w:val="000B0A54"/>
    <w:rsid w:val="000B544A"/>
    <w:rsid w:val="000B5C60"/>
    <w:rsid w:val="000B78BC"/>
    <w:rsid w:val="000B7B29"/>
    <w:rsid w:val="000C0BAF"/>
    <w:rsid w:val="000C1B2E"/>
    <w:rsid w:val="000C2A22"/>
    <w:rsid w:val="000C6C2D"/>
    <w:rsid w:val="000C6E96"/>
    <w:rsid w:val="000C79D9"/>
    <w:rsid w:val="000D2DF6"/>
    <w:rsid w:val="000D31F6"/>
    <w:rsid w:val="000D3740"/>
    <w:rsid w:val="000D4A9F"/>
    <w:rsid w:val="000D52EA"/>
    <w:rsid w:val="000D548A"/>
    <w:rsid w:val="000D6B5C"/>
    <w:rsid w:val="000D76B9"/>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78F5"/>
    <w:rsid w:val="00167C53"/>
    <w:rsid w:val="00167E13"/>
    <w:rsid w:val="00170EBF"/>
    <w:rsid w:val="00171ADF"/>
    <w:rsid w:val="00171FE3"/>
    <w:rsid w:val="00172CC4"/>
    <w:rsid w:val="00173B00"/>
    <w:rsid w:val="001744F4"/>
    <w:rsid w:val="00174586"/>
    <w:rsid w:val="00176849"/>
    <w:rsid w:val="00180002"/>
    <w:rsid w:val="001818A8"/>
    <w:rsid w:val="00183692"/>
    <w:rsid w:val="00183FDB"/>
    <w:rsid w:val="0018519A"/>
    <w:rsid w:val="001869F6"/>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A53C4"/>
    <w:rsid w:val="002B230A"/>
    <w:rsid w:val="002B412A"/>
    <w:rsid w:val="002B58CF"/>
    <w:rsid w:val="002C031D"/>
    <w:rsid w:val="002C11EA"/>
    <w:rsid w:val="002C368F"/>
    <w:rsid w:val="002C4CE6"/>
    <w:rsid w:val="002C7E4B"/>
    <w:rsid w:val="002D2567"/>
    <w:rsid w:val="002D4F4C"/>
    <w:rsid w:val="002D65F1"/>
    <w:rsid w:val="002E12C5"/>
    <w:rsid w:val="002E230D"/>
    <w:rsid w:val="002E31CC"/>
    <w:rsid w:val="002E33DD"/>
    <w:rsid w:val="002E6937"/>
    <w:rsid w:val="002E7B26"/>
    <w:rsid w:val="002F35A1"/>
    <w:rsid w:val="002F3611"/>
    <w:rsid w:val="002F3AB4"/>
    <w:rsid w:val="002F5FFC"/>
    <w:rsid w:val="002F6F57"/>
    <w:rsid w:val="002F7EEE"/>
    <w:rsid w:val="0030152A"/>
    <w:rsid w:val="00301B97"/>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55AB"/>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C8B"/>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26A4"/>
    <w:rsid w:val="0048409C"/>
    <w:rsid w:val="00484D42"/>
    <w:rsid w:val="00484F6C"/>
    <w:rsid w:val="00486211"/>
    <w:rsid w:val="00486318"/>
    <w:rsid w:val="00493005"/>
    <w:rsid w:val="0049320F"/>
    <w:rsid w:val="0049374B"/>
    <w:rsid w:val="00494FAB"/>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7546"/>
    <w:rsid w:val="00511924"/>
    <w:rsid w:val="00511D08"/>
    <w:rsid w:val="0051267B"/>
    <w:rsid w:val="0051320E"/>
    <w:rsid w:val="00515EB0"/>
    <w:rsid w:val="00521DA4"/>
    <w:rsid w:val="00523CA6"/>
    <w:rsid w:val="00526411"/>
    <w:rsid w:val="00530471"/>
    <w:rsid w:val="00531123"/>
    <w:rsid w:val="00534273"/>
    <w:rsid w:val="00534740"/>
    <w:rsid w:val="00534902"/>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67F04"/>
    <w:rsid w:val="0067177C"/>
    <w:rsid w:val="00671CC8"/>
    <w:rsid w:val="00672BAE"/>
    <w:rsid w:val="006738C4"/>
    <w:rsid w:val="00675387"/>
    <w:rsid w:val="00677AB2"/>
    <w:rsid w:val="00680EC0"/>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2D8"/>
    <w:rsid w:val="006E0ACE"/>
    <w:rsid w:val="006E2308"/>
    <w:rsid w:val="006E47EA"/>
    <w:rsid w:val="006E6D83"/>
    <w:rsid w:val="006F0100"/>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658B"/>
    <w:rsid w:val="00766D60"/>
    <w:rsid w:val="00767488"/>
    <w:rsid w:val="00767563"/>
    <w:rsid w:val="007676B1"/>
    <w:rsid w:val="00770A24"/>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66CA"/>
    <w:rsid w:val="007E0ED3"/>
    <w:rsid w:val="007E1D4A"/>
    <w:rsid w:val="007E1F03"/>
    <w:rsid w:val="007E2A22"/>
    <w:rsid w:val="007E2E0D"/>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1701"/>
    <w:rsid w:val="0083192F"/>
    <w:rsid w:val="00832117"/>
    <w:rsid w:val="00835FE4"/>
    <w:rsid w:val="00840378"/>
    <w:rsid w:val="00841520"/>
    <w:rsid w:val="00843144"/>
    <w:rsid w:val="0084336E"/>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9C5"/>
    <w:rsid w:val="008B3F74"/>
    <w:rsid w:val="008B4041"/>
    <w:rsid w:val="008B567D"/>
    <w:rsid w:val="008B6924"/>
    <w:rsid w:val="008B71C8"/>
    <w:rsid w:val="008C02C0"/>
    <w:rsid w:val="008C1485"/>
    <w:rsid w:val="008C151A"/>
    <w:rsid w:val="008C1D35"/>
    <w:rsid w:val="008C2054"/>
    <w:rsid w:val="008C349E"/>
    <w:rsid w:val="008C438E"/>
    <w:rsid w:val="008C4CFE"/>
    <w:rsid w:val="008C63EF"/>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50659"/>
    <w:rsid w:val="00951D2A"/>
    <w:rsid w:val="00952285"/>
    <w:rsid w:val="00952ACB"/>
    <w:rsid w:val="00952B36"/>
    <w:rsid w:val="009534EB"/>
    <w:rsid w:val="0095446C"/>
    <w:rsid w:val="00955667"/>
    <w:rsid w:val="00956508"/>
    <w:rsid w:val="00961D8F"/>
    <w:rsid w:val="009637EE"/>
    <w:rsid w:val="00964BB3"/>
    <w:rsid w:val="009667DD"/>
    <w:rsid w:val="00973117"/>
    <w:rsid w:val="00975C5C"/>
    <w:rsid w:val="009800FF"/>
    <w:rsid w:val="00980943"/>
    <w:rsid w:val="00980FA4"/>
    <w:rsid w:val="00982D1C"/>
    <w:rsid w:val="009830BA"/>
    <w:rsid w:val="009838F5"/>
    <w:rsid w:val="0098400D"/>
    <w:rsid w:val="0099140C"/>
    <w:rsid w:val="00991E2F"/>
    <w:rsid w:val="009932D6"/>
    <w:rsid w:val="0099556A"/>
    <w:rsid w:val="0099670C"/>
    <w:rsid w:val="00996A62"/>
    <w:rsid w:val="009A2428"/>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086E"/>
    <w:rsid w:val="009C18F7"/>
    <w:rsid w:val="009C201E"/>
    <w:rsid w:val="009C24B1"/>
    <w:rsid w:val="009C5177"/>
    <w:rsid w:val="009C592B"/>
    <w:rsid w:val="009C6260"/>
    <w:rsid w:val="009C62B1"/>
    <w:rsid w:val="009C6DE6"/>
    <w:rsid w:val="009D0BBD"/>
    <w:rsid w:val="009D0DF1"/>
    <w:rsid w:val="009D2CC9"/>
    <w:rsid w:val="009D5911"/>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7982"/>
    <w:rsid w:val="00A80C44"/>
    <w:rsid w:val="00A82F95"/>
    <w:rsid w:val="00A832BE"/>
    <w:rsid w:val="00A84CC4"/>
    <w:rsid w:val="00A863B0"/>
    <w:rsid w:val="00A86980"/>
    <w:rsid w:val="00A86F2F"/>
    <w:rsid w:val="00A872A2"/>
    <w:rsid w:val="00A87463"/>
    <w:rsid w:val="00A879E6"/>
    <w:rsid w:val="00A9243F"/>
    <w:rsid w:val="00A93AA3"/>
    <w:rsid w:val="00A95410"/>
    <w:rsid w:val="00A95ADC"/>
    <w:rsid w:val="00A979D3"/>
    <w:rsid w:val="00AA0F54"/>
    <w:rsid w:val="00AA2AE0"/>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285C"/>
    <w:rsid w:val="00AF396C"/>
    <w:rsid w:val="00AF4370"/>
    <w:rsid w:val="00AF680F"/>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7835"/>
    <w:rsid w:val="00B17D68"/>
    <w:rsid w:val="00B22E6B"/>
    <w:rsid w:val="00B251F7"/>
    <w:rsid w:val="00B25693"/>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643D"/>
    <w:rsid w:val="00BF6624"/>
    <w:rsid w:val="00BF77A9"/>
    <w:rsid w:val="00C00057"/>
    <w:rsid w:val="00C005D3"/>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3507"/>
    <w:rsid w:val="00C23C62"/>
    <w:rsid w:val="00C2421E"/>
    <w:rsid w:val="00C26133"/>
    <w:rsid w:val="00C27B07"/>
    <w:rsid w:val="00C3125E"/>
    <w:rsid w:val="00C345A0"/>
    <w:rsid w:val="00C35E69"/>
    <w:rsid w:val="00C41C24"/>
    <w:rsid w:val="00C41C25"/>
    <w:rsid w:val="00C43A27"/>
    <w:rsid w:val="00C4516E"/>
    <w:rsid w:val="00C45299"/>
    <w:rsid w:val="00C474B5"/>
    <w:rsid w:val="00C47826"/>
    <w:rsid w:val="00C478A7"/>
    <w:rsid w:val="00C4798E"/>
    <w:rsid w:val="00C50CAC"/>
    <w:rsid w:val="00C51663"/>
    <w:rsid w:val="00C519C5"/>
    <w:rsid w:val="00C520F3"/>
    <w:rsid w:val="00C53637"/>
    <w:rsid w:val="00C54A8B"/>
    <w:rsid w:val="00C55B2F"/>
    <w:rsid w:val="00C55B78"/>
    <w:rsid w:val="00C576F2"/>
    <w:rsid w:val="00C5770A"/>
    <w:rsid w:val="00C57A93"/>
    <w:rsid w:val="00C62539"/>
    <w:rsid w:val="00C62F84"/>
    <w:rsid w:val="00C62FE6"/>
    <w:rsid w:val="00C63A01"/>
    <w:rsid w:val="00C64E9B"/>
    <w:rsid w:val="00C65376"/>
    <w:rsid w:val="00C65968"/>
    <w:rsid w:val="00C661B9"/>
    <w:rsid w:val="00C66F7E"/>
    <w:rsid w:val="00C67E82"/>
    <w:rsid w:val="00C7133D"/>
    <w:rsid w:val="00C7138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F1A35"/>
    <w:rsid w:val="00CF2AC0"/>
    <w:rsid w:val="00CF2E04"/>
    <w:rsid w:val="00CF5039"/>
    <w:rsid w:val="00CF5A3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2C8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10C2"/>
    <w:rsid w:val="00D62B59"/>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5E85"/>
    <w:rsid w:val="00DA657F"/>
    <w:rsid w:val="00DA7870"/>
    <w:rsid w:val="00DB0995"/>
    <w:rsid w:val="00DB181B"/>
    <w:rsid w:val="00DB1851"/>
    <w:rsid w:val="00DB1B0C"/>
    <w:rsid w:val="00DB2501"/>
    <w:rsid w:val="00DB3392"/>
    <w:rsid w:val="00DB3F80"/>
    <w:rsid w:val="00DB464B"/>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3132"/>
    <w:rsid w:val="00E94D90"/>
    <w:rsid w:val="00E94ECB"/>
    <w:rsid w:val="00E95509"/>
    <w:rsid w:val="00EA20D6"/>
    <w:rsid w:val="00EA37C8"/>
    <w:rsid w:val="00EA54A9"/>
    <w:rsid w:val="00EA5A2C"/>
    <w:rsid w:val="00EA5A93"/>
    <w:rsid w:val="00EA5C93"/>
    <w:rsid w:val="00EA61BE"/>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2D3A"/>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1E2B"/>
    <w:rsid w:val="00F264F1"/>
    <w:rsid w:val="00F26ADE"/>
    <w:rsid w:val="00F26B2A"/>
    <w:rsid w:val="00F356F2"/>
    <w:rsid w:val="00F40D33"/>
    <w:rsid w:val="00F41B2A"/>
    <w:rsid w:val="00F44C12"/>
    <w:rsid w:val="00F44D58"/>
    <w:rsid w:val="00F4715D"/>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5B1F"/>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767488"/>
    <w:pPr>
      <w:tabs>
        <w:tab w:val="right" w:leader="dot" w:pos="8656"/>
      </w:tabs>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eg"/><Relationship Id="rId39" Type="http://schemas.openxmlformats.org/officeDocument/2006/relationships/hyperlink" Target="https://markforged.com" TargetMode="External"/><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moqups.com/" TargetMode="External"/><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proto.io/"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PNG"/><Relationship Id="rId59" Type="http://schemas.openxmlformats.org/officeDocument/2006/relationships/image" Target="media/image4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7CE6BF-BF14-4C6C-8C6D-43E0C892A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0</TotalTime>
  <Pages>77</Pages>
  <Words>29657</Words>
  <Characters>160149</Characters>
  <Application>Microsoft Office Word</Application>
  <DocSecurity>0</DocSecurity>
  <Lines>1334</Lines>
  <Paragraphs>37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437</cp:revision>
  <cp:lastPrinted>2017-07-19T16:16:00Z</cp:lastPrinted>
  <dcterms:created xsi:type="dcterms:W3CDTF">2017-05-24T15:07:00Z</dcterms:created>
  <dcterms:modified xsi:type="dcterms:W3CDTF">2018-02-05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